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697476"/>
      <w:r w:rsidRPr="004560CB">
        <w:rPr>
          <w:lang w:val="en-GB"/>
        </w:rPr>
        <w:lastRenderedPageBreak/>
        <w:t>Abstract</w:t>
      </w:r>
      <w:bookmarkEnd w:id="0"/>
    </w:p>
    <w:p w14:paraId="65F41CFD" w14:textId="77777777" w:rsidR="0024269F" w:rsidRPr="004560CB" w:rsidRDefault="0024269F" w:rsidP="0024269F"/>
    <w:p w14:paraId="23258980" w14:textId="783CB4B2" w:rsidR="00D8734F" w:rsidRPr="004560CB" w:rsidRDefault="00D8734F" w:rsidP="00D8734F">
      <w:pPr>
        <w:pStyle w:val="Heading1"/>
        <w:rPr>
          <w:lang w:val="en-GB"/>
        </w:rPr>
      </w:pPr>
      <w:bookmarkStart w:id="1" w:name="_Toc134697477"/>
      <w:r w:rsidRPr="004560CB">
        <w:rPr>
          <w:lang w:val="en-GB"/>
        </w:rPr>
        <w:t>Acknowledgements</w:t>
      </w:r>
      <w:bookmarkEnd w:id="1"/>
    </w:p>
    <w:p w14:paraId="0D27E4C0" w14:textId="2881549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 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and not what I necessarily want to hear.</w:t>
      </w:r>
      <w:r w:rsidR="00181BFF" w:rsidRPr="004560CB">
        <w:t xml:space="preserve"> 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697478"/>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1ACD063F" w14:textId="5F1937A3" w:rsidR="001D398B" w:rsidRDefault="00D8734F">
          <w:pPr>
            <w:pStyle w:val="TOC1"/>
            <w:tabs>
              <w:tab w:val="left" w:pos="440"/>
              <w:tab w:val="right" w:leader="dot" w:pos="7395"/>
            </w:tabs>
            <w:rPr>
              <w:rFonts w:eastAsiaTheme="minorEastAsia" w:cstheme="minorBidi"/>
              <w:b w:val="0"/>
              <w:bCs w:val="0"/>
              <w:i w:val="0"/>
              <w:iCs w:val="0"/>
              <w:noProof/>
              <w:lang w:val="en-SE" w:eastAsia="en-GB"/>
            </w:rPr>
          </w:pPr>
          <w:r w:rsidRPr="004560CB">
            <w:rPr>
              <w:b w:val="0"/>
              <w:bCs w:val="0"/>
            </w:rPr>
            <w:fldChar w:fldCharType="begin"/>
          </w:r>
          <w:r w:rsidRPr="004560CB">
            <w:instrText xml:space="preserve"> TOC \o "1-3" \h \z \u </w:instrText>
          </w:r>
          <w:r w:rsidRPr="004560CB">
            <w:rPr>
              <w:b w:val="0"/>
              <w:bCs w:val="0"/>
            </w:rPr>
            <w:fldChar w:fldCharType="separate"/>
          </w:r>
          <w:hyperlink w:anchor="_Toc134697476" w:history="1">
            <w:r w:rsidR="001D398B" w:rsidRPr="0078224F">
              <w:rPr>
                <w:rStyle w:val="Hyperlink"/>
                <w:noProof/>
              </w:rPr>
              <w:t>1</w:t>
            </w:r>
            <w:r w:rsidR="001D398B">
              <w:rPr>
                <w:rFonts w:eastAsiaTheme="minorEastAsia" w:cstheme="minorBidi"/>
                <w:b w:val="0"/>
                <w:bCs w:val="0"/>
                <w:i w:val="0"/>
                <w:iCs w:val="0"/>
                <w:noProof/>
                <w:lang w:val="en-SE" w:eastAsia="en-GB"/>
              </w:rPr>
              <w:tab/>
            </w:r>
            <w:r w:rsidR="001D398B" w:rsidRPr="0078224F">
              <w:rPr>
                <w:rStyle w:val="Hyperlink"/>
                <w:noProof/>
              </w:rPr>
              <w:t>Abstract</w:t>
            </w:r>
            <w:r w:rsidR="001D398B">
              <w:rPr>
                <w:noProof/>
                <w:webHidden/>
              </w:rPr>
              <w:tab/>
            </w:r>
            <w:r w:rsidR="001D398B">
              <w:rPr>
                <w:noProof/>
                <w:webHidden/>
              </w:rPr>
              <w:fldChar w:fldCharType="begin"/>
            </w:r>
            <w:r w:rsidR="001D398B">
              <w:rPr>
                <w:noProof/>
                <w:webHidden/>
              </w:rPr>
              <w:instrText xml:space="preserve"> PAGEREF _Toc134697476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46754E04" w14:textId="32811E0D"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7" w:history="1">
            <w:r w:rsidR="001D398B" w:rsidRPr="0078224F">
              <w:rPr>
                <w:rStyle w:val="Hyperlink"/>
                <w:noProof/>
              </w:rPr>
              <w:t>2</w:t>
            </w:r>
            <w:r w:rsidR="001D398B">
              <w:rPr>
                <w:rFonts w:eastAsiaTheme="minorEastAsia" w:cstheme="minorBidi"/>
                <w:b w:val="0"/>
                <w:bCs w:val="0"/>
                <w:i w:val="0"/>
                <w:iCs w:val="0"/>
                <w:noProof/>
                <w:lang w:val="en-SE" w:eastAsia="en-GB"/>
              </w:rPr>
              <w:tab/>
            </w:r>
            <w:r w:rsidR="001D398B" w:rsidRPr="0078224F">
              <w:rPr>
                <w:rStyle w:val="Hyperlink"/>
                <w:noProof/>
              </w:rPr>
              <w:t>Acknowledgements</w:t>
            </w:r>
            <w:r w:rsidR="001D398B">
              <w:rPr>
                <w:noProof/>
                <w:webHidden/>
              </w:rPr>
              <w:tab/>
            </w:r>
            <w:r w:rsidR="001D398B">
              <w:rPr>
                <w:noProof/>
                <w:webHidden/>
              </w:rPr>
              <w:fldChar w:fldCharType="begin"/>
            </w:r>
            <w:r w:rsidR="001D398B">
              <w:rPr>
                <w:noProof/>
                <w:webHidden/>
              </w:rPr>
              <w:instrText xml:space="preserve"> PAGEREF _Toc134697477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1D3ED2F6" w14:textId="5DF571BD"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8" w:history="1">
            <w:r w:rsidR="001D398B" w:rsidRPr="0078224F">
              <w:rPr>
                <w:rStyle w:val="Hyperlink"/>
                <w:noProof/>
              </w:rPr>
              <w:t>3</w:t>
            </w:r>
            <w:r w:rsidR="001D398B">
              <w:rPr>
                <w:rFonts w:eastAsiaTheme="minorEastAsia" w:cstheme="minorBidi"/>
                <w:b w:val="0"/>
                <w:bCs w:val="0"/>
                <w:i w:val="0"/>
                <w:iCs w:val="0"/>
                <w:noProof/>
                <w:lang w:val="en-SE" w:eastAsia="en-GB"/>
              </w:rPr>
              <w:tab/>
            </w:r>
            <w:r w:rsidR="001D398B" w:rsidRPr="0078224F">
              <w:rPr>
                <w:rStyle w:val="Hyperlink"/>
                <w:noProof/>
              </w:rPr>
              <w:t>Table of Contents</w:t>
            </w:r>
            <w:r w:rsidR="001D398B">
              <w:rPr>
                <w:noProof/>
                <w:webHidden/>
              </w:rPr>
              <w:tab/>
            </w:r>
            <w:r w:rsidR="001D398B">
              <w:rPr>
                <w:noProof/>
                <w:webHidden/>
              </w:rPr>
              <w:fldChar w:fldCharType="begin"/>
            </w:r>
            <w:r w:rsidR="001D398B">
              <w:rPr>
                <w:noProof/>
                <w:webHidden/>
              </w:rPr>
              <w:instrText xml:space="preserve"> PAGEREF _Toc134697478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0E2FE33D" w14:textId="7F25C049"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9" w:history="1">
            <w:r w:rsidR="001D398B" w:rsidRPr="0078224F">
              <w:rPr>
                <w:rStyle w:val="Hyperlink"/>
                <w:noProof/>
              </w:rPr>
              <w:t>4</w:t>
            </w:r>
            <w:r w:rsidR="001D398B">
              <w:rPr>
                <w:rFonts w:eastAsiaTheme="minorEastAsia" w:cstheme="minorBidi"/>
                <w:b w:val="0"/>
                <w:bCs w:val="0"/>
                <w:i w:val="0"/>
                <w:iCs w:val="0"/>
                <w:noProof/>
                <w:lang w:val="en-SE" w:eastAsia="en-GB"/>
              </w:rPr>
              <w:tab/>
            </w:r>
            <w:r w:rsidR="001D398B" w:rsidRPr="0078224F">
              <w:rPr>
                <w:rStyle w:val="Hyperlink"/>
                <w:noProof/>
              </w:rPr>
              <w:t>Introduction</w:t>
            </w:r>
            <w:r w:rsidR="001D398B">
              <w:rPr>
                <w:noProof/>
                <w:webHidden/>
              </w:rPr>
              <w:tab/>
            </w:r>
            <w:r w:rsidR="001D398B">
              <w:rPr>
                <w:noProof/>
                <w:webHidden/>
              </w:rPr>
              <w:fldChar w:fldCharType="begin"/>
            </w:r>
            <w:r w:rsidR="001D398B">
              <w:rPr>
                <w:noProof/>
                <w:webHidden/>
              </w:rPr>
              <w:instrText xml:space="preserve"> PAGEREF _Toc134697479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5E2D53A8" w14:textId="6CA6BB5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80" w:history="1">
            <w:r w:rsidR="001D398B" w:rsidRPr="0078224F">
              <w:rPr>
                <w:rStyle w:val="Hyperlink"/>
                <w:noProof/>
              </w:rPr>
              <w:t>4.1</w:t>
            </w:r>
            <w:r w:rsidR="001D398B">
              <w:rPr>
                <w:rFonts w:eastAsiaTheme="minorEastAsia" w:cstheme="minorBidi"/>
                <w:b w:val="0"/>
                <w:bCs w:val="0"/>
                <w:noProof/>
                <w:sz w:val="24"/>
                <w:szCs w:val="24"/>
                <w:lang w:val="en-SE" w:eastAsia="en-GB"/>
              </w:rPr>
              <w:tab/>
            </w:r>
            <w:r w:rsidR="001D398B" w:rsidRPr="0078224F">
              <w:rPr>
                <w:rStyle w:val="Hyperlink"/>
                <w:noProof/>
              </w:rPr>
              <w:t>Context</w:t>
            </w:r>
            <w:r w:rsidR="001D398B">
              <w:rPr>
                <w:noProof/>
                <w:webHidden/>
              </w:rPr>
              <w:tab/>
            </w:r>
            <w:r w:rsidR="001D398B">
              <w:rPr>
                <w:noProof/>
                <w:webHidden/>
              </w:rPr>
              <w:fldChar w:fldCharType="begin"/>
            </w:r>
            <w:r w:rsidR="001D398B">
              <w:rPr>
                <w:noProof/>
                <w:webHidden/>
              </w:rPr>
              <w:instrText xml:space="preserve"> PAGEREF _Toc134697480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0BEF2C3A" w14:textId="130AA37B"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1" w:history="1">
            <w:r w:rsidR="001D398B" w:rsidRPr="0078224F">
              <w:rPr>
                <w:rStyle w:val="Hyperlink"/>
                <w:noProof/>
              </w:rPr>
              <w:t>4.1.1</w:t>
            </w:r>
            <w:r w:rsidR="001D398B">
              <w:rPr>
                <w:rFonts w:eastAsiaTheme="minorEastAsia" w:cstheme="minorBidi"/>
                <w:noProof/>
                <w:sz w:val="24"/>
                <w:szCs w:val="24"/>
                <w:lang w:val="en-SE" w:eastAsia="en-GB"/>
              </w:rPr>
              <w:tab/>
            </w:r>
            <w:r w:rsidR="001D398B" w:rsidRPr="0078224F">
              <w:rPr>
                <w:rStyle w:val="Hyperlink"/>
                <w:noProof/>
              </w:rPr>
              <w:t>History of data visualisation</w:t>
            </w:r>
            <w:r w:rsidR="001D398B">
              <w:rPr>
                <w:noProof/>
                <w:webHidden/>
              </w:rPr>
              <w:tab/>
            </w:r>
            <w:r w:rsidR="001D398B">
              <w:rPr>
                <w:noProof/>
                <w:webHidden/>
              </w:rPr>
              <w:fldChar w:fldCharType="begin"/>
            </w:r>
            <w:r w:rsidR="001D398B">
              <w:rPr>
                <w:noProof/>
                <w:webHidden/>
              </w:rPr>
              <w:instrText xml:space="preserve"> PAGEREF _Toc134697481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71805887" w14:textId="1A2E03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2" w:history="1">
            <w:r w:rsidR="001D398B" w:rsidRPr="0078224F">
              <w:rPr>
                <w:rStyle w:val="Hyperlink"/>
                <w:noProof/>
              </w:rPr>
              <w:t>4.1.2</w:t>
            </w:r>
            <w:r w:rsidR="001D398B">
              <w:rPr>
                <w:rFonts w:eastAsiaTheme="minorEastAsia" w:cstheme="minorBidi"/>
                <w:noProof/>
                <w:sz w:val="24"/>
                <w:szCs w:val="24"/>
                <w:lang w:val="en-SE" w:eastAsia="en-GB"/>
              </w:rPr>
              <w:tab/>
            </w:r>
            <w:r w:rsidR="001D398B" w:rsidRPr="0078224F">
              <w:rPr>
                <w:rStyle w:val="Hyperlink"/>
                <w:noProof/>
              </w:rPr>
              <w:t>Governance</w:t>
            </w:r>
            <w:r w:rsidR="001D398B">
              <w:rPr>
                <w:noProof/>
                <w:webHidden/>
              </w:rPr>
              <w:tab/>
            </w:r>
            <w:r w:rsidR="001D398B">
              <w:rPr>
                <w:noProof/>
                <w:webHidden/>
              </w:rPr>
              <w:fldChar w:fldCharType="begin"/>
            </w:r>
            <w:r w:rsidR="001D398B">
              <w:rPr>
                <w:noProof/>
                <w:webHidden/>
              </w:rPr>
              <w:instrText xml:space="preserve"> PAGEREF _Toc134697482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63D11A5E" w14:textId="35C02F0B"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3" w:history="1">
            <w:r w:rsidR="001D398B" w:rsidRPr="0078224F">
              <w:rPr>
                <w:rStyle w:val="Hyperlink"/>
                <w:noProof/>
              </w:rPr>
              <w:t>4.1.3</w:t>
            </w:r>
            <w:r w:rsidR="001D398B">
              <w:rPr>
                <w:rFonts w:eastAsiaTheme="minorEastAsia" w:cstheme="minorBidi"/>
                <w:noProof/>
                <w:sz w:val="24"/>
                <w:szCs w:val="24"/>
                <w:lang w:val="en-SE" w:eastAsia="en-GB"/>
              </w:rPr>
              <w:tab/>
            </w:r>
            <w:r w:rsidR="001D398B" w:rsidRPr="0078224F">
              <w:rPr>
                <w:rStyle w:val="Hyperlink"/>
                <w:noProof/>
              </w:rPr>
              <w:t>Background</w:t>
            </w:r>
            <w:r w:rsidR="001D398B">
              <w:rPr>
                <w:noProof/>
                <w:webHidden/>
              </w:rPr>
              <w:tab/>
            </w:r>
            <w:r w:rsidR="001D398B">
              <w:rPr>
                <w:noProof/>
                <w:webHidden/>
              </w:rPr>
              <w:fldChar w:fldCharType="begin"/>
            </w:r>
            <w:r w:rsidR="001D398B">
              <w:rPr>
                <w:noProof/>
                <w:webHidden/>
              </w:rPr>
              <w:instrText xml:space="preserve"> PAGEREF _Toc134697483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67ED7491" w14:textId="0AD96662"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4" w:history="1">
            <w:r w:rsidR="001D398B" w:rsidRPr="0078224F">
              <w:rPr>
                <w:rStyle w:val="Hyperlink"/>
                <w:noProof/>
              </w:rPr>
              <w:t>4.1.1</w:t>
            </w:r>
            <w:r w:rsidR="001D398B">
              <w:rPr>
                <w:rFonts w:eastAsiaTheme="minorEastAsia" w:cstheme="minorBidi"/>
                <w:noProof/>
                <w:sz w:val="24"/>
                <w:szCs w:val="24"/>
                <w:lang w:val="en-SE" w:eastAsia="en-GB"/>
              </w:rPr>
              <w:tab/>
            </w:r>
            <w:r w:rsidR="001D398B" w:rsidRPr="0078224F">
              <w:rPr>
                <w:rStyle w:val="Hyperlink"/>
                <w:noProof/>
              </w:rPr>
              <w:t>Delimitations</w:t>
            </w:r>
            <w:r w:rsidR="001D398B">
              <w:rPr>
                <w:noProof/>
                <w:webHidden/>
              </w:rPr>
              <w:tab/>
            </w:r>
            <w:r w:rsidR="001D398B">
              <w:rPr>
                <w:noProof/>
                <w:webHidden/>
              </w:rPr>
              <w:fldChar w:fldCharType="begin"/>
            </w:r>
            <w:r w:rsidR="001D398B">
              <w:rPr>
                <w:noProof/>
                <w:webHidden/>
              </w:rPr>
              <w:instrText xml:space="preserve"> PAGEREF _Toc134697484 \h </w:instrText>
            </w:r>
            <w:r w:rsidR="001D398B">
              <w:rPr>
                <w:noProof/>
                <w:webHidden/>
              </w:rPr>
            </w:r>
            <w:r w:rsidR="001D398B">
              <w:rPr>
                <w:noProof/>
                <w:webHidden/>
              </w:rPr>
              <w:fldChar w:fldCharType="separate"/>
            </w:r>
            <w:r w:rsidR="001D398B">
              <w:rPr>
                <w:noProof/>
                <w:webHidden/>
              </w:rPr>
              <w:t>5</w:t>
            </w:r>
            <w:r w:rsidR="001D398B">
              <w:rPr>
                <w:noProof/>
                <w:webHidden/>
              </w:rPr>
              <w:fldChar w:fldCharType="end"/>
            </w:r>
          </w:hyperlink>
        </w:p>
        <w:p w14:paraId="1B9DD883" w14:textId="68209BF2"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85" w:history="1">
            <w:r w:rsidR="001D398B" w:rsidRPr="0078224F">
              <w:rPr>
                <w:rStyle w:val="Hyperlink"/>
                <w:noProof/>
              </w:rPr>
              <w:t>4.2</w:t>
            </w:r>
            <w:r w:rsidR="001D398B">
              <w:rPr>
                <w:rFonts w:eastAsiaTheme="minorEastAsia" w:cstheme="minorBidi"/>
                <w:b w:val="0"/>
                <w:bCs w:val="0"/>
                <w:noProof/>
                <w:sz w:val="24"/>
                <w:szCs w:val="24"/>
                <w:lang w:val="en-SE" w:eastAsia="en-GB"/>
              </w:rPr>
              <w:tab/>
            </w:r>
            <w:r w:rsidR="001D398B" w:rsidRPr="0078224F">
              <w:rPr>
                <w:rStyle w:val="Hyperlink"/>
                <w:noProof/>
              </w:rPr>
              <w:t>Related works</w:t>
            </w:r>
            <w:r w:rsidR="001D398B">
              <w:rPr>
                <w:noProof/>
                <w:webHidden/>
              </w:rPr>
              <w:tab/>
            </w:r>
            <w:r w:rsidR="001D398B">
              <w:rPr>
                <w:noProof/>
                <w:webHidden/>
              </w:rPr>
              <w:fldChar w:fldCharType="begin"/>
            </w:r>
            <w:r w:rsidR="001D398B">
              <w:rPr>
                <w:noProof/>
                <w:webHidden/>
              </w:rPr>
              <w:instrText xml:space="preserve"> PAGEREF _Toc134697485 \h </w:instrText>
            </w:r>
            <w:r w:rsidR="001D398B">
              <w:rPr>
                <w:noProof/>
                <w:webHidden/>
              </w:rPr>
            </w:r>
            <w:r w:rsidR="001D398B">
              <w:rPr>
                <w:noProof/>
                <w:webHidden/>
              </w:rPr>
              <w:fldChar w:fldCharType="separate"/>
            </w:r>
            <w:r w:rsidR="001D398B">
              <w:rPr>
                <w:noProof/>
                <w:webHidden/>
              </w:rPr>
              <w:t>6</w:t>
            </w:r>
            <w:r w:rsidR="001D398B">
              <w:rPr>
                <w:noProof/>
                <w:webHidden/>
              </w:rPr>
              <w:fldChar w:fldCharType="end"/>
            </w:r>
          </w:hyperlink>
        </w:p>
        <w:p w14:paraId="1187DA68" w14:textId="2B106C3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6" w:history="1">
            <w:r w:rsidR="001D398B" w:rsidRPr="0078224F">
              <w:rPr>
                <w:rStyle w:val="Hyperlink"/>
                <w:noProof/>
              </w:rPr>
              <w:t>4.2.1</w:t>
            </w:r>
            <w:r w:rsidR="001D398B">
              <w:rPr>
                <w:rFonts w:eastAsiaTheme="minorEastAsia" w:cstheme="minorBidi"/>
                <w:noProof/>
                <w:sz w:val="24"/>
                <w:szCs w:val="24"/>
                <w:lang w:val="en-SE" w:eastAsia="en-GB"/>
              </w:rPr>
              <w:tab/>
            </w:r>
            <w:r w:rsidR="001D398B" w:rsidRPr="0078224F">
              <w:rPr>
                <w:rStyle w:val="Hyperlink"/>
                <w:noProof/>
              </w:rPr>
              <w:t>Connected Papers</w:t>
            </w:r>
            <w:r w:rsidR="001D398B">
              <w:rPr>
                <w:noProof/>
                <w:webHidden/>
              </w:rPr>
              <w:tab/>
            </w:r>
            <w:r w:rsidR="001D398B">
              <w:rPr>
                <w:noProof/>
                <w:webHidden/>
              </w:rPr>
              <w:fldChar w:fldCharType="begin"/>
            </w:r>
            <w:r w:rsidR="001D398B">
              <w:rPr>
                <w:noProof/>
                <w:webHidden/>
              </w:rPr>
              <w:instrText xml:space="preserve"> PAGEREF _Toc134697486 \h </w:instrText>
            </w:r>
            <w:r w:rsidR="001D398B">
              <w:rPr>
                <w:noProof/>
                <w:webHidden/>
              </w:rPr>
            </w:r>
            <w:r w:rsidR="001D398B">
              <w:rPr>
                <w:noProof/>
                <w:webHidden/>
              </w:rPr>
              <w:fldChar w:fldCharType="separate"/>
            </w:r>
            <w:r w:rsidR="001D398B">
              <w:rPr>
                <w:noProof/>
                <w:webHidden/>
              </w:rPr>
              <w:t>6</w:t>
            </w:r>
            <w:r w:rsidR="001D398B">
              <w:rPr>
                <w:noProof/>
                <w:webHidden/>
              </w:rPr>
              <w:fldChar w:fldCharType="end"/>
            </w:r>
          </w:hyperlink>
        </w:p>
        <w:p w14:paraId="23D27FD4" w14:textId="3990F3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7" w:history="1">
            <w:r w:rsidR="001D398B" w:rsidRPr="0078224F">
              <w:rPr>
                <w:rStyle w:val="Hyperlink"/>
                <w:noProof/>
              </w:rPr>
              <w:t>4.2.2</w:t>
            </w:r>
            <w:r w:rsidR="001D398B">
              <w:rPr>
                <w:rFonts w:eastAsiaTheme="minorEastAsia" w:cstheme="minorBidi"/>
                <w:noProof/>
                <w:sz w:val="24"/>
                <w:szCs w:val="24"/>
                <w:lang w:val="en-SE" w:eastAsia="en-GB"/>
              </w:rPr>
              <w:tab/>
            </w:r>
            <w:r w:rsidR="001D398B" w:rsidRPr="0078224F">
              <w:rPr>
                <w:rStyle w:val="Hyperlink"/>
                <w:noProof/>
              </w:rPr>
              <w:t>Sense.us</w:t>
            </w:r>
            <w:r w:rsidR="001D398B">
              <w:rPr>
                <w:noProof/>
                <w:webHidden/>
              </w:rPr>
              <w:tab/>
            </w:r>
            <w:r w:rsidR="001D398B">
              <w:rPr>
                <w:noProof/>
                <w:webHidden/>
              </w:rPr>
              <w:fldChar w:fldCharType="begin"/>
            </w:r>
            <w:r w:rsidR="001D398B">
              <w:rPr>
                <w:noProof/>
                <w:webHidden/>
              </w:rPr>
              <w:instrText xml:space="preserve"> PAGEREF _Toc134697487 \h </w:instrText>
            </w:r>
            <w:r w:rsidR="001D398B">
              <w:rPr>
                <w:noProof/>
                <w:webHidden/>
              </w:rPr>
            </w:r>
            <w:r w:rsidR="001D398B">
              <w:rPr>
                <w:noProof/>
                <w:webHidden/>
              </w:rPr>
              <w:fldChar w:fldCharType="separate"/>
            </w:r>
            <w:r w:rsidR="001D398B">
              <w:rPr>
                <w:noProof/>
                <w:webHidden/>
              </w:rPr>
              <w:t>7</w:t>
            </w:r>
            <w:r w:rsidR="001D398B">
              <w:rPr>
                <w:noProof/>
                <w:webHidden/>
              </w:rPr>
              <w:fldChar w:fldCharType="end"/>
            </w:r>
          </w:hyperlink>
        </w:p>
        <w:p w14:paraId="5D7EBCC2" w14:textId="0F9C09F2"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8" w:history="1">
            <w:r w:rsidR="001D398B" w:rsidRPr="0078224F">
              <w:rPr>
                <w:rStyle w:val="Hyperlink"/>
                <w:noProof/>
              </w:rPr>
              <w:t>4.2.3</w:t>
            </w:r>
            <w:r w:rsidR="001D398B">
              <w:rPr>
                <w:rFonts w:eastAsiaTheme="minorEastAsia" w:cstheme="minorBidi"/>
                <w:noProof/>
                <w:sz w:val="24"/>
                <w:szCs w:val="24"/>
                <w:lang w:val="en-SE" w:eastAsia="en-GB"/>
              </w:rPr>
              <w:tab/>
            </w:r>
            <w:r w:rsidR="001D398B" w:rsidRPr="0078224F">
              <w:rPr>
                <w:rStyle w:val="Hyperlink"/>
                <w:noProof/>
              </w:rPr>
              <w:t>Google Maps</w:t>
            </w:r>
            <w:r w:rsidR="001D398B">
              <w:rPr>
                <w:noProof/>
                <w:webHidden/>
              </w:rPr>
              <w:tab/>
            </w:r>
            <w:r w:rsidR="001D398B">
              <w:rPr>
                <w:noProof/>
                <w:webHidden/>
              </w:rPr>
              <w:fldChar w:fldCharType="begin"/>
            </w:r>
            <w:r w:rsidR="001D398B">
              <w:rPr>
                <w:noProof/>
                <w:webHidden/>
              </w:rPr>
              <w:instrText xml:space="preserve"> PAGEREF _Toc134697488 \h </w:instrText>
            </w:r>
            <w:r w:rsidR="001D398B">
              <w:rPr>
                <w:noProof/>
                <w:webHidden/>
              </w:rPr>
            </w:r>
            <w:r w:rsidR="001D398B">
              <w:rPr>
                <w:noProof/>
                <w:webHidden/>
              </w:rPr>
              <w:fldChar w:fldCharType="separate"/>
            </w:r>
            <w:r w:rsidR="001D398B">
              <w:rPr>
                <w:noProof/>
                <w:webHidden/>
              </w:rPr>
              <w:t>8</w:t>
            </w:r>
            <w:r w:rsidR="001D398B">
              <w:rPr>
                <w:noProof/>
                <w:webHidden/>
              </w:rPr>
              <w:fldChar w:fldCharType="end"/>
            </w:r>
          </w:hyperlink>
        </w:p>
        <w:p w14:paraId="621C4906" w14:textId="4AB3449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9" w:history="1">
            <w:r w:rsidR="001D398B" w:rsidRPr="0078224F">
              <w:rPr>
                <w:rStyle w:val="Hyperlink"/>
                <w:noProof/>
              </w:rPr>
              <w:t>4.2.4</w:t>
            </w:r>
            <w:r w:rsidR="001D398B">
              <w:rPr>
                <w:rFonts w:eastAsiaTheme="minorEastAsia" w:cstheme="minorBidi"/>
                <w:noProof/>
                <w:sz w:val="24"/>
                <w:szCs w:val="24"/>
                <w:lang w:val="en-SE" w:eastAsia="en-GB"/>
              </w:rPr>
              <w:tab/>
            </w:r>
            <w:r w:rsidR="001D398B" w:rsidRPr="0078224F">
              <w:rPr>
                <w:rStyle w:val="Hyperlink"/>
                <w:noProof/>
              </w:rPr>
              <w:t>Summary</w:t>
            </w:r>
            <w:r w:rsidR="001D398B">
              <w:rPr>
                <w:noProof/>
                <w:webHidden/>
              </w:rPr>
              <w:tab/>
            </w:r>
            <w:r w:rsidR="001D398B">
              <w:rPr>
                <w:noProof/>
                <w:webHidden/>
              </w:rPr>
              <w:fldChar w:fldCharType="begin"/>
            </w:r>
            <w:r w:rsidR="001D398B">
              <w:rPr>
                <w:noProof/>
                <w:webHidden/>
              </w:rPr>
              <w:instrText xml:space="preserve"> PAGEREF _Toc134697489 \h </w:instrText>
            </w:r>
            <w:r w:rsidR="001D398B">
              <w:rPr>
                <w:noProof/>
                <w:webHidden/>
              </w:rPr>
            </w:r>
            <w:r w:rsidR="001D398B">
              <w:rPr>
                <w:noProof/>
                <w:webHidden/>
              </w:rPr>
              <w:fldChar w:fldCharType="separate"/>
            </w:r>
            <w:r w:rsidR="001D398B">
              <w:rPr>
                <w:noProof/>
                <w:webHidden/>
              </w:rPr>
              <w:t>9</w:t>
            </w:r>
            <w:r w:rsidR="001D398B">
              <w:rPr>
                <w:noProof/>
                <w:webHidden/>
              </w:rPr>
              <w:fldChar w:fldCharType="end"/>
            </w:r>
          </w:hyperlink>
        </w:p>
        <w:p w14:paraId="722A5041" w14:textId="6C2B2895"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90" w:history="1">
            <w:r w:rsidR="001D398B" w:rsidRPr="0078224F">
              <w:rPr>
                <w:rStyle w:val="Hyperlink"/>
                <w:noProof/>
              </w:rPr>
              <w:t>5</w:t>
            </w:r>
            <w:r w:rsidR="001D398B">
              <w:rPr>
                <w:rFonts w:eastAsiaTheme="minorEastAsia" w:cstheme="minorBidi"/>
                <w:b w:val="0"/>
                <w:bCs w:val="0"/>
                <w:i w:val="0"/>
                <w:iCs w:val="0"/>
                <w:noProof/>
                <w:lang w:val="en-SE" w:eastAsia="en-GB"/>
              </w:rPr>
              <w:tab/>
            </w:r>
            <w:r w:rsidR="001D398B" w:rsidRPr="0078224F">
              <w:rPr>
                <w:rStyle w:val="Hyperlink"/>
                <w:noProof/>
              </w:rPr>
              <w:t>Theory</w:t>
            </w:r>
            <w:r w:rsidR="001D398B">
              <w:rPr>
                <w:noProof/>
                <w:webHidden/>
              </w:rPr>
              <w:tab/>
            </w:r>
            <w:r w:rsidR="001D398B">
              <w:rPr>
                <w:noProof/>
                <w:webHidden/>
              </w:rPr>
              <w:fldChar w:fldCharType="begin"/>
            </w:r>
            <w:r w:rsidR="001D398B">
              <w:rPr>
                <w:noProof/>
                <w:webHidden/>
              </w:rPr>
              <w:instrText xml:space="preserve"> PAGEREF _Toc134697490 \h </w:instrText>
            </w:r>
            <w:r w:rsidR="001D398B">
              <w:rPr>
                <w:noProof/>
                <w:webHidden/>
              </w:rPr>
            </w:r>
            <w:r w:rsidR="001D398B">
              <w:rPr>
                <w:noProof/>
                <w:webHidden/>
              </w:rPr>
              <w:fldChar w:fldCharType="separate"/>
            </w:r>
            <w:r w:rsidR="001D398B">
              <w:rPr>
                <w:noProof/>
                <w:webHidden/>
              </w:rPr>
              <w:t>10</w:t>
            </w:r>
            <w:r w:rsidR="001D398B">
              <w:rPr>
                <w:noProof/>
                <w:webHidden/>
              </w:rPr>
              <w:fldChar w:fldCharType="end"/>
            </w:r>
          </w:hyperlink>
        </w:p>
        <w:p w14:paraId="5C55CF17" w14:textId="7B6F770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1" w:history="1">
            <w:r w:rsidR="001D398B" w:rsidRPr="0078224F">
              <w:rPr>
                <w:rStyle w:val="Hyperlink"/>
                <w:noProof/>
              </w:rPr>
              <w:t>5.1</w:t>
            </w:r>
            <w:r w:rsidR="001D398B">
              <w:rPr>
                <w:rFonts w:eastAsiaTheme="minorEastAsia" w:cstheme="minorBidi"/>
                <w:b w:val="0"/>
                <w:bCs w:val="0"/>
                <w:noProof/>
                <w:sz w:val="24"/>
                <w:szCs w:val="24"/>
                <w:lang w:val="en-SE" w:eastAsia="en-GB"/>
              </w:rPr>
              <w:tab/>
            </w:r>
            <w:r w:rsidR="001D398B" w:rsidRPr="0078224F">
              <w:rPr>
                <w:rStyle w:val="Hyperlink"/>
                <w:noProof/>
              </w:rPr>
              <w:t>The current state of Visualisation Design</w:t>
            </w:r>
            <w:r w:rsidR="001D398B">
              <w:rPr>
                <w:noProof/>
                <w:webHidden/>
              </w:rPr>
              <w:tab/>
            </w:r>
            <w:r w:rsidR="001D398B">
              <w:rPr>
                <w:noProof/>
                <w:webHidden/>
              </w:rPr>
              <w:fldChar w:fldCharType="begin"/>
            </w:r>
            <w:r w:rsidR="001D398B">
              <w:rPr>
                <w:noProof/>
                <w:webHidden/>
              </w:rPr>
              <w:instrText xml:space="preserve"> PAGEREF _Toc134697491 \h </w:instrText>
            </w:r>
            <w:r w:rsidR="001D398B">
              <w:rPr>
                <w:noProof/>
                <w:webHidden/>
              </w:rPr>
            </w:r>
            <w:r w:rsidR="001D398B">
              <w:rPr>
                <w:noProof/>
                <w:webHidden/>
              </w:rPr>
              <w:fldChar w:fldCharType="separate"/>
            </w:r>
            <w:r w:rsidR="001D398B">
              <w:rPr>
                <w:noProof/>
                <w:webHidden/>
              </w:rPr>
              <w:t>10</w:t>
            </w:r>
            <w:r w:rsidR="001D398B">
              <w:rPr>
                <w:noProof/>
                <w:webHidden/>
              </w:rPr>
              <w:fldChar w:fldCharType="end"/>
            </w:r>
          </w:hyperlink>
        </w:p>
        <w:p w14:paraId="62F67A66" w14:textId="66E57C9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2" w:history="1">
            <w:r w:rsidR="001D398B" w:rsidRPr="0078224F">
              <w:rPr>
                <w:rStyle w:val="Hyperlink"/>
                <w:noProof/>
              </w:rPr>
              <w:t>5.2</w:t>
            </w:r>
            <w:r w:rsidR="001D398B">
              <w:rPr>
                <w:rFonts w:eastAsiaTheme="minorEastAsia" w:cstheme="minorBidi"/>
                <w:b w:val="0"/>
                <w:bCs w:val="0"/>
                <w:noProof/>
                <w:sz w:val="24"/>
                <w:szCs w:val="24"/>
                <w:lang w:val="en-SE" w:eastAsia="en-GB"/>
              </w:rPr>
              <w:tab/>
            </w:r>
            <w:r w:rsidR="001D398B" w:rsidRPr="0078224F">
              <w:rPr>
                <w:rStyle w:val="Hyperlink"/>
                <w:noProof/>
              </w:rPr>
              <w:t>Terminology and Definitions for interactive visualisations</w:t>
            </w:r>
            <w:r w:rsidR="001D398B">
              <w:rPr>
                <w:noProof/>
                <w:webHidden/>
              </w:rPr>
              <w:tab/>
            </w:r>
            <w:r w:rsidR="001D398B">
              <w:rPr>
                <w:noProof/>
                <w:webHidden/>
              </w:rPr>
              <w:fldChar w:fldCharType="begin"/>
            </w:r>
            <w:r w:rsidR="001D398B">
              <w:rPr>
                <w:noProof/>
                <w:webHidden/>
              </w:rPr>
              <w:instrText xml:space="preserve"> PAGEREF _Toc134697492 \h </w:instrText>
            </w:r>
            <w:r w:rsidR="001D398B">
              <w:rPr>
                <w:noProof/>
                <w:webHidden/>
              </w:rPr>
            </w:r>
            <w:r w:rsidR="001D398B">
              <w:rPr>
                <w:noProof/>
                <w:webHidden/>
              </w:rPr>
              <w:fldChar w:fldCharType="separate"/>
            </w:r>
            <w:r w:rsidR="001D398B">
              <w:rPr>
                <w:noProof/>
                <w:webHidden/>
              </w:rPr>
              <w:t>12</w:t>
            </w:r>
            <w:r w:rsidR="001D398B">
              <w:rPr>
                <w:noProof/>
                <w:webHidden/>
              </w:rPr>
              <w:fldChar w:fldCharType="end"/>
            </w:r>
          </w:hyperlink>
        </w:p>
        <w:p w14:paraId="24C27B1D" w14:textId="561B3A4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3" w:history="1">
            <w:r w:rsidR="001D398B" w:rsidRPr="0078224F">
              <w:rPr>
                <w:rStyle w:val="Hyperlink"/>
                <w:noProof/>
              </w:rPr>
              <w:t>5.3</w:t>
            </w:r>
            <w:r w:rsidR="001D398B">
              <w:rPr>
                <w:rFonts w:eastAsiaTheme="minorEastAsia" w:cstheme="minorBidi"/>
                <w:b w:val="0"/>
                <w:bCs w:val="0"/>
                <w:noProof/>
                <w:sz w:val="24"/>
                <w:szCs w:val="24"/>
                <w:lang w:val="en-SE" w:eastAsia="en-GB"/>
              </w:rPr>
              <w:tab/>
            </w:r>
            <w:r w:rsidR="001D398B" w:rsidRPr="0078224F">
              <w:rPr>
                <w:rStyle w:val="Hyperlink"/>
                <w:noProof/>
              </w:rPr>
              <w:t>Designing user-centric visualisations</w:t>
            </w:r>
            <w:r w:rsidR="001D398B">
              <w:rPr>
                <w:noProof/>
                <w:webHidden/>
              </w:rPr>
              <w:tab/>
            </w:r>
            <w:r w:rsidR="001D398B">
              <w:rPr>
                <w:noProof/>
                <w:webHidden/>
              </w:rPr>
              <w:fldChar w:fldCharType="begin"/>
            </w:r>
            <w:r w:rsidR="001D398B">
              <w:rPr>
                <w:noProof/>
                <w:webHidden/>
              </w:rPr>
              <w:instrText xml:space="preserve"> PAGEREF _Toc134697493 \h </w:instrText>
            </w:r>
            <w:r w:rsidR="001D398B">
              <w:rPr>
                <w:noProof/>
                <w:webHidden/>
              </w:rPr>
            </w:r>
            <w:r w:rsidR="001D398B">
              <w:rPr>
                <w:noProof/>
                <w:webHidden/>
              </w:rPr>
              <w:fldChar w:fldCharType="separate"/>
            </w:r>
            <w:r w:rsidR="001D398B">
              <w:rPr>
                <w:noProof/>
                <w:webHidden/>
              </w:rPr>
              <w:t>14</w:t>
            </w:r>
            <w:r w:rsidR="001D398B">
              <w:rPr>
                <w:noProof/>
                <w:webHidden/>
              </w:rPr>
              <w:fldChar w:fldCharType="end"/>
            </w:r>
          </w:hyperlink>
        </w:p>
        <w:p w14:paraId="53F9DC21" w14:textId="00E2107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4" w:history="1">
            <w:r w:rsidR="001D398B" w:rsidRPr="0078224F">
              <w:rPr>
                <w:rStyle w:val="Hyperlink"/>
                <w:noProof/>
              </w:rPr>
              <w:t>5.4</w:t>
            </w:r>
            <w:r w:rsidR="001D398B">
              <w:rPr>
                <w:rFonts w:eastAsiaTheme="minorEastAsia" w:cstheme="minorBidi"/>
                <w:b w:val="0"/>
                <w:bCs w:val="0"/>
                <w:noProof/>
                <w:sz w:val="24"/>
                <w:szCs w:val="24"/>
                <w:lang w:val="en-SE" w:eastAsia="en-GB"/>
              </w:rPr>
              <w:tab/>
            </w:r>
            <w:r w:rsidR="001D398B" w:rsidRPr="0078224F">
              <w:rPr>
                <w:rStyle w:val="Hyperlink"/>
                <w:noProof/>
              </w:rPr>
              <w:t>Summary and Implications going forward</w:t>
            </w:r>
            <w:r w:rsidR="001D398B">
              <w:rPr>
                <w:noProof/>
                <w:webHidden/>
              </w:rPr>
              <w:tab/>
            </w:r>
            <w:r w:rsidR="001D398B">
              <w:rPr>
                <w:noProof/>
                <w:webHidden/>
              </w:rPr>
              <w:fldChar w:fldCharType="begin"/>
            </w:r>
            <w:r w:rsidR="001D398B">
              <w:rPr>
                <w:noProof/>
                <w:webHidden/>
              </w:rPr>
              <w:instrText xml:space="preserve"> PAGEREF _Toc134697494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337EBA9A" w14:textId="3F5413E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5" w:history="1">
            <w:r w:rsidR="001D398B" w:rsidRPr="0078224F">
              <w:rPr>
                <w:rStyle w:val="Hyperlink"/>
                <w:noProof/>
              </w:rPr>
              <w:t>5.4.1</w:t>
            </w:r>
            <w:r w:rsidR="001D398B">
              <w:rPr>
                <w:rFonts w:eastAsiaTheme="minorEastAsia" w:cstheme="minorBidi"/>
                <w:noProof/>
                <w:sz w:val="24"/>
                <w:szCs w:val="24"/>
                <w:lang w:val="en-SE" w:eastAsia="en-GB"/>
              </w:rPr>
              <w:tab/>
            </w:r>
            <w:r w:rsidR="001D398B" w:rsidRPr="0078224F">
              <w:rPr>
                <w:rStyle w:val="Hyperlink"/>
                <w:noProof/>
              </w:rPr>
              <w:t>Research question</w:t>
            </w:r>
            <w:r w:rsidR="001D398B">
              <w:rPr>
                <w:noProof/>
                <w:webHidden/>
              </w:rPr>
              <w:tab/>
            </w:r>
            <w:r w:rsidR="001D398B">
              <w:rPr>
                <w:noProof/>
                <w:webHidden/>
              </w:rPr>
              <w:fldChar w:fldCharType="begin"/>
            </w:r>
            <w:r w:rsidR="001D398B">
              <w:rPr>
                <w:noProof/>
                <w:webHidden/>
              </w:rPr>
              <w:instrText xml:space="preserve"> PAGEREF _Toc134697495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1FC96CE8" w14:textId="4D32FB03"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96" w:history="1">
            <w:r w:rsidR="001D398B" w:rsidRPr="0078224F">
              <w:rPr>
                <w:rStyle w:val="Hyperlink"/>
                <w:noProof/>
              </w:rPr>
              <w:t>6</w:t>
            </w:r>
            <w:r w:rsidR="001D398B">
              <w:rPr>
                <w:rFonts w:eastAsiaTheme="minorEastAsia" w:cstheme="minorBidi"/>
                <w:b w:val="0"/>
                <w:bCs w:val="0"/>
                <w:i w:val="0"/>
                <w:iCs w:val="0"/>
                <w:noProof/>
                <w:lang w:val="en-SE" w:eastAsia="en-GB"/>
              </w:rPr>
              <w:tab/>
            </w:r>
            <w:r w:rsidR="001D398B" w:rsidRPr="0078224F">
              <w:rPr>
                <w:rStyle w:val="Hyperlink"/>
                <w:noProof/>
              </w:rPr>
              <w:t>Design process and methods</w:t>
            </w:r>
            <w:r w:rsidR="001D398B">
              <w:rPr>
                <w:noProof/>
                <w:webHidden/>
              </w:rPr>
              <w:tab/>
            </w:r>
            <w:r w:rsidR="001D398B">
              <w:rPr>
                <w:noProof/>
                <w:webHidden/>
              </w:rPr>
              <w:fldChar w:fldCharType="begin"/>
            </w:r>
            <w:r w:rsidR="001D398B">
              <w:rPr>
                <w:noProof/>
                <w:webHidden/>
              </w:rPr>
              <w:instrText xml:space="preserve"> PAGEREF _Toc134697496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0D63B449" w14:textId="6C3D90AF"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7" w:history="1">
            <w:r w:rsidR="001D398B" w:rsidRPr="0078224F">
              <w:rPr>
                <w:rStyle w:val="Hyperlink"/>
                <w:noProof/>
              </w:rPr>
              <w:t>6.1</w:t>
            </w:r>
            <w:r w:rsidR="001D398B">
              <w:rPr>
                <w:rFonts w:eastAsiaTheme="minorEastAsia" w:cstheme="minorBidi"/>
                <w:b w:val="0"/>
                <w:bCs w:val="0"/>
                <w:noProof/>
                <w:sz w:val="24"/>
                <w:szCs w:val="24"/>
                <w:lang w:val="en-SE" w:eastAsia="en-GB"/>
              </w:rPr>
              <w:tab/>
            </w:r>
            <w:r w:rsidR="001D398B" w:rsidRPr="0078224F">
              <w:rPr>
                <w:rStyle w:val="Hyperlink"/>
                <w:noProof/>
              </w:rPr>
              <w:t>Planning</w:t>
            </w:r>
            <w:r w:rsidR="001D398B">
              <w:rPr>
                <w:noProof/>
                <w:webHidden/>
              </w:rPr>
              <w:tab/>
            </w:r>
            <w:r w:rsidR="001D398B">
              <w:rPr>
                <w:noProof/>
                <w:webHidden/>
              </w:rPr>
              <w:fldChar w:fldCharType="begin"/>
            </w:r>
            <w:r w:rsidR="001D398B">
              <w:rPr>
                <w:noProof/>
                <w:webHidden/>
              </w:rPr>
              <w:instrText xml:space="preserve"> PAGEREF _Toc134697497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45080A3E" w14:textId="68044184"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8" w:history="1">
            <w:r w:rsidR="001D398B" w:rsidRPr="0078224F">
              <w:rPr>
                <w:rStyle w:val="Hyperlink"/>
                <w:noProof/>
              </w:rPr>
              <w:t>6.1.1</w:t>
            </w:r>
            <w:r w:rsidR="001D398B">
              <w:rPr>
                <w:rFonts w:eastAsiaTheme="minorEastAsia" w:cstheme="minorBidi"/>
                <w:noProof/>
                <w:sz w:val="24"/>
                <w:szCs w:val="24"/>
                <w:lang w:val="en-SE" w:eastAsia="en-GB"/>
              </w:rPr>
              <w:tab/>
            </w:r>
            <w:r w:rsidR="001D398B" w:rsidRPr="0078224F">
              <w:rPr>
                <w:rStyle w:val="Hyperlink"/>
                <w:noProof/>
              </w:rPr>
              <w:t>User Centred Design</w:t>
            </w:r>
            <w:r w:rsidR="001D398B">
              <w:rPr>
                <w:noProof/>
                <w:webHidden/>
              </w:rPr>
              <w:tab/>
            </w:r>
            <w:r w:rsidR="001D398B">
              <w:rPr>
                <w:noProof/>
                <w:webHidden/>
              </w:rPr>
              <w:fldChar w:fldCharType="begin"/>
            </w:r>
            <w:r w:rsidR="001D398B">
              <w:rPr>
                <w:noProof/>
                <w:webHidden/>
              </w:rPr>
              <w:instrText xml:space="preserve"> PAGEREF _Toc134697498 \h </w:instrText>
            </w:r>
            <w:r w:rsidR="001D398B">
              <w:rPr>
                <w:noProof/>
                <w:webHidden/>
              </w:rPr>
            </w:r>
            <w:r w:rsidR="001D398B">
              <w:rPr>
                <w:noProof/>
                <w:webHidden/>
              </w:rPr>
              <w:fldChar w:fldCharType="separate"/>
            </w:r>
            <w:r w:rsidR="001D398B">
              <w:rPr>
                <w:noProof/>
                <w:webHidden/>
              </w:rPr>
              <w:t>17</w:t>
            </w:r>
            <w:r w:rsidR="001D398B">
              <w:rPr>
                <w:noProof/>
                <w:webHidden/>
              </w:rPr>
              <w:fldChar w:fldCharType="end"/>
            </w:r>
          </w:hyperlink>
        </w:p>
        <w:p w14:paraId="607DCF6D" w14:textId="79D81AE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9" w:history="1">
            <w:r w:rsidR="001D398B" w:rsidRPr="0078224F">
              <w:rPr>
                <w:rStyle w:val="Hyperlink"/>
                <w:noProof/>
              </w:rPr>
              <w:t>6.1.2</w:t>
            </w:r>
            <w:r w:rsidR="001D398B">
              <w:rPr>
                <w:rFonts w:eastAsiaTheme="minorEastAsia" w:cstheme="minorBidi"/>
                <w:noProof/>
                <w:sz w:val="24"/>
                <w:szCs w:val="24"/>
                <w:lang w:val="en-SE" w:eastAsia="en-GB"/>
              </w:rPr>
              <w:tab/>
            </w:r>
            <w:r w:rsidR="001D398B" w:rsidRPr="0078224F">
              <w:rPr>
                <w:rStyle w:val="Hyperlink"/>
                <w:noProof/>
              </w:rPr>
              <w:t>Literature research</w:t>
            </w:r>
            <w:r w:rsidR="001D398B">
              <w:rPr>
                <w:noProof/>
                <w:webHidden/>
              </w:rPr>
              <w:tab/>
            </w:r>
            <w:r w:rsidR="001D398B">
              <w:rPr>
                <w:noProof/>
                <w:webHidden/>
              </w:rPr>
              <w:fldChar w:fldCharType="begin"/>
            </w:r>
            <w:r w:rsidR="001D398B">
              <w:rPr>
                <w:noProof/>
                <w:webHidden/>
              </w:rPr>
              <w:instrText xml:space="preserve"> PAGEREF _Toc134697499 \h </w:instrText>
            </w:r>
            <w:r w:rsidR="001D398B">
              <w:rPr>
                <w:noProof/>
                <w:webHidden/>
              </w:rPr>
            </w:r>
            <w:r w:rsidR="001D398B">
              <w:rPr>
                <w:noProof/>
                <w:webHidden/>
              </w:rPr>
              <w:fldChar w:fldCharType="separate"/>
            </w:r>
            <w:r w:rsidR="001D398B">
              <w:rPr>
                <w:noProof/>
                <w:webHidden/>
              </w:rPr>
              <w:t>18</w:t>
            </w:r>
            <w:r w:rsidR="001D398B">
              <w:rPr>
                <w:noProof/>
                <w:webHidden/>
              </w:rPr>
              <w:fldChar w:fldCharType="end"/>
            </w:r>
          </w:hyperlink>
        </w:p>
        <w:p w14:paraId="558B7FCF" w14:textId="3FF5FB5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0" w:history="1">
            <w:r w:rsidR="001D398B" w:rsidRPr="0078224F">
              <w:rPr>
                <w:rStyle w:val="Hyperlink"/>
                <w:noProof/>
              </w:rPr>
              <w:t>6.1.3</w:t>
            </w:r>
            <w:r w:rsidR="001D398B">
              <w:rPr>
                <w:rFonts w:eastAsiaTheme="minorEastAsia" w:cstheme="minorBidi"/>
                <w:noProof/>
                <w:sz w:val="24"/>
                <w:szCs w:val="24"/>
                <w:lang w:val="en-SE" w:eastAsia="en-GB"/>
              </w:rPr>
              <w:tab/>
            </w:r>
            <w:r w:rsidR="001D398B" w:rsidRPr="0078224F">
              <w:rPr>
                <w:rStyle w:val="Hyperlink"/>
                <w:noProof/>
              </w:rPr>
              <w:t>The Double Diamond research method</w:t>
            </w:r>
            <w:r w:rsidR="001D398B">
              <w:rPr>
                <w:noProof/>
                <w:webHidden/>
              </w:rPr>
              <w:tab/>
            </w:r>
            <w:r w:rsidR="001D398B">
              <w:rPr>
                <w:noProof/>
                <w:webHidden/>
              </w:rPr>
              <w:fldChar w:fldCharType="begin"/>
            </w:r>
            <w:r w:rsidR="001D398B">
              <w:rPr>
                <w:noProof/>
                <w:webHidden/>
              </w:rPr>
              <w:instrText xml:space="preserve"> PAGEREF _Toc134697500 \h </w:instrText>
            </w:r>
            <w:r w:rsidR="001D398B">
              <w:rPr>
                <w:noProof/>
                <w:webHidden/>
              </w:rPr>
            </w:r>
            <w:r w:rsidR="001D398B">
              <w:rPr>
                <w:noProof/>
                <w:webHidden/>
              </w:rPr>
              <w:fldChar w:fldCharType="separate"/>
            </w:r>
            <w:r w:rsidR="001D398B">
              <w:rPr>
                <w:noProof/>
                <w:webHidden/>
              </w:rPr>
              <w:t>18</w:t>
            </w:r>
            <w:r w:rsidR="001D398B">
              <w:rPr>
                <w:noProof/>
                <w:webHidden/>
              </w:rPr>
              <w:fldChar w:fldCharType="end"/>
            </w:r>
          </w:hyperlink>
        </w:p>
        <w:p w14:paraId="63B301A9" w14:textId="137B7494"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1" w:history="1">
            <w:r w:rsidR="001D398B" w:rsidRPr="0078224F">
              <w:rPr>
                <w:rStyle w:val="Hyperlink"/>
                <w:noProof/>
              </w:rPr>
              <w:t>6.2</w:t>
            </w:r>
            <w:r w:rsidR="001D398B">
              <w:rPr>
                <w:rFonts w:eastAsiaTheme="minorEastAsia" w:cstheme="minorBidi"/>
                <w:b w:val="0"/>
                <w:bCs w:val="0"/>
                <w:noProof/>
                <w:sz w:val="24"/>
                <w:szCs w:val="24"/>
                <w:lang w:val="en-SE" w:eastAsia="en-GB"/>
              </w:rPr>
              <w:tab/>
            </w:r>
            <w:r w:rsidR="001D398B" w:rsidRPr="0078224F">
              <w:rPr>
                <w:rStyle w:val="Hyperlink"/>
                <w:noProof/>
              </w:rPr>
              <w:t>Early design stages</w:t>
            </w:r>
            <w:r w:rsidR="001D398B">
              <w:rPr>
                <w:noProof/>
                <w:webHidden/>
              </w:rPr>
              <w:tab/>
            </w:r>
            <w:r w:rsidR="001D398B">
              <w:rPr>
                <w:noProof/>
                <w:webHidden/>
              </w:rPr>
              <w:fldChar w:fldCharType="begin"/>
            </w:r>
            <w:r w:rsidR="001D398B">
              <w:rPr>
                <w:noProof/>
                <w:webHidden/>
              </w:rPr>
              <w:instrText xml:space="preserve"> PAGEREF _Toc134697501 \h </w:instrText>
            </w:r>
            <w:r w:rsidR="001D398B">
              <w:rPr>
                <w:noProof/>
                <w:webHidden/>
              </w:rPr>
            </w:r>
            <w:r w:rsidR="001D398B">
              <w:rPr>
                <w:noProof/>
                <w:webHidden/>
              </w:rPr>
              <w:fldChar w:fldCharType="separate"/>
            </w:r>
            <w:r w:rsidR="001D398B">
              <w:rPr>
                <w:noProof/>
                <w:webHidden/>
              </w:rPr>
              <w:t>20</w:t>
            </w:r>
            <w:r w:rsidR="001D398B">
              <w:rPr>
                <w:noProof/>
                <w:webHidden/>
              </w:rPr>
              <w:fldChar w:fldCharType="end"/>
            </w:r>
          </w:hyperlink>
        </w:p>
        <w:p w14:paraId="6553ABF3" w14:textId="354DB65F"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2" w:history="1">
            <w:r w:rsidR="001D398B" w:rsidRPr="0078224F">
              <w:rPr>
                <w:rStyle w:val="Hyperlink"/>
                <w:noProof/>
                <w:lang w:eastAsia="en-GB"/>
              </w:rPr>
              <w:t>6.2.1</w:t>
            </w:r>
            <w:r w:rsidR="001D398B">
              <w:rPr>
                <w:rFonts w:eastAsiaTheme="minorEastAsia" w:cstheme="minorBidi"/>
                <w:noProof/>
                <w:sz w:val="24"/>
                <w:szCs w:val="24"/>
                <w:lang w:val="en-SE" w:eastAsia="en-GB"/>
              </w:rPr>
              <w:tab/>
            </w:r>
            <w:r w:rsidR="001D398B" w:rsidRPr="0078224F">
              <w:rPr>
                <w:rStyle w:val="Hyperlink"/>
                <w:noProof/>
                <w:lang w:eastAsia="en-GB"/>
              </w:rPr>
              <w:t>Exploratory discussions</w:t>
            </w:r>
            <w:r w:rsidR="001D398B">
              <w:rPr>
                <w:noProof/>
                <w:webHidden/>
              </w:rPr>
              <w:tab/>
            </w:r>
            <w:r w:rsidR="001D398B">
              <w:rPr>
                <w:noProof/>
                <w:webHidden/>
              </w:rPr>
              <w:fldChar w:fldCharType="begin"/>
            </w:r>
            <w:r w:rsidR="001D398B">
              <w:rPr>
                <w:noProof/>
                <w:webHidden/>
              </w:rPr>
              <w:instrText xml:space="preserve"> PAGEREF _Toc134697502 \h </w:instrText>
            </w:r>
            <w:r w:rsidR="001D398B">
              <w:rPr>
                <w:noProof/>
                <w:webHidden/>
              </w:rPr>
            </w:r>
            <w:r w:rsidR="001D398B">
              <w:rPr>
                <w:noProof/>
                <w:webHidden/>
              </w:rPr>
              <w:fldChar w:fldCharType="separate"/>
            </w:r>
            <w:r w:rsidR="001D398B">
              <w:rPr>
                <w:noProof/>
                <w:webHidden/>
              </w:rPr>
              <w:t>20</w:t>
            </w:r>
            <w:r w:rsidR="001D398B">
              <w:rPr>
                <w:noProof/>
                <w:webHidden/>
              </w:rPr>
              <w:fldChar w:fldCharType="end"/>
            </w:r>
          </w:hyperlink>
        </w:p>
        <w:p w14:paraId="55F87745" w14:textId="4FF08DF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3" w:history="1">
            <w:r w:rsidR="001D398B" w:rsidRPr="0078224F">
              <w:rPr>
                <w:rStyle w:val="Hyperlink"/>
                <w:noProof/>
              </w:rPr>
              <w:t>6.2.2</w:t>
            </w:r>
            <w:r w:rsidR="001D398B">
              <w:rPr>
                <w:rFonts w:eastAsiaTheme="minorEastAsia" w:cstheme="minorBidi"/>
                <w:noProof/>
                <w:sz w:val="24"/>
                <w:szCs w:val="24"/>
                <w:lang w:val="en-SE" w:eastAsia="en-GB"/>
              </w:rPr>
              <w:tab/>
            </w:r>
            <w:r w:rsidR="001D398B" w:rsidRPr="0078224F">
              <w:rPr>
                <w:rStyle w:val="Hyperlink"/>
                <w:noProof/>
              </w:rPr>
              <w:t>Analysis process</w:t>
            </w:r>
            <w:r w:rsidR="001D398B">
              <w:rPr>
                <w:noProof/>
                <w:webHidden/>
              </w:rPr>
              <w:tab/>
            </w:r>
            <w:r w:rsidR="001D398B">
              <w:rPr>
                <w:noProof/>
                <w:webHidden/>
              </w:rPr>
              <w:fldChar w:fldCharType="begin"/>
            </w:r>
            <w:r w:rsidR="001D398B">
              <w:rPr>
                <w:noProof/>
                <w:webHidden/>
              </w:rPr>
              <w:instrText xml:space="preserve"> PAGEREF _Toc134697503 \h </w:instrText>
            </w:r>
            <w:r w:rsidR="001D398B">
              <w:rPr>
                <w:noProof/>
                <w:webHidden/>
              </w:rPr>
            </w:r>
            <w:r w:rsidR="001D398B">
              <w:rPr>
                <w:noProof/>
                <w:webHidden/>
              </w:rPr>
              <w:fldChar w:fldCharType="separate"/>
            </w:r>
            <w:r w:rsidR="001D398B">
              <w:rPr>
                <w:noProof/>
                <w:webHidden/>
              </w:rPr>
              <w:t>21</w:t>
            </w:r>
            <w:r w:rsidR="001D398B">
              <w:rPr>
                <w:noProof/>
                <w:webHidden/>
              </w:rPr>
              <w:fldChar w:fldCharType="end"/>
            </w:r>
          </w:hyperlink>
        </w:p>
        <w:p w14:paraId="380484C8" w14:textId="0842ADB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4" w:history="1">
            <w:r w:rsidR="001D398B" w:rsidRPr="0078224F">
              <w:rPr>
                <w:rStyle w:val="Hyperlink"/>
                <w:noProof/>
                <w:lang w:eastAsia="en-GB"/>
              </w:rPr>
              <w:t>6.2.3</w:t>
            </w:r>
            <w:r w:rsidR="001D398B">
              <w:rPr>
                <w:rFonts w:eastAsiaTheme="minorEastAsia" w:cstheme="minorBidi"/>
                <w:noProof/>
                <w:sz w:val="24"/>
                <w:szCs w:val="24"/>
                <w:lang w:val="en-SE" w:eastAsia="en-GB"/>
              </w:rPr>
              <w:tab/>
            </w:r>
            <w:r w:rsidR="001D398B" w:rsidRPr="0078224F">
              <w:rPr>
                <w:rStyle w:val="Hyperlink"/>
                <w:noProof/>
                <w:lang w:eastAsia="en-GB"/>
              </w:rPr>
              <w:t>Results from interviews</w:t>
            </w:r>
            <w:r w:rsidR="001D398B">
              <w:rPr>
                <w:noProof/>
                <w:webHidden/>
              </w:rPr>
              <w:tab/>
            </w:r>
            <w:r w:rsidR="001D398B">
              <w:rPr>
                <w:noProof/>
                <w:webHidden/>
              </w:rPr>
              <w:fldChar w:fldCharType="begin"/>
            </w:r>
            <w:r w:rsidR="001D398B">
              <w:rPr>
                <w:noProof/>
                <w:webHidden/>
              </w:rPr>
              <w:instrText xml:space="preserve"> PAGEREF _Toc134697504 \h </w:instrText>
            </w:r>
            <w:r w:rsidR="001D398B">
              <w:rPr>
                <w:noProof/>
                <w:webHidden/>
              </w:rPr>
            </w:r>
            <w:r w:rsidR="001D398B">
              <w:rPr>
                <w:noProof/>
                <w:webHidden/>
              </w:rPr>
              <w:fldChar w:fldCharType="separate"/>
            </w:r>
            <w:r w:rsidR="001D398B">
              <w:rPr>
                <w:noProof/>
                <w:webHidden/>
              </w:rPr>
              <w:t>22</w:t>
            </w:r>
            <w:r w:rsidR="001D398B">
              <w:rPr>
                <w:noProof/>
                <w:webHidden/>
              </w:rPr>
              <w:fldChar w:fldCharType="end"/>
            </w:r>
          </w:hyperlink>
        </w:p>
        <w:p w14:paraId="2066CA05" w14:textId="031329FC"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5" w:history="1">
            <w:r w:rsidR="001D398B" w:rsidRPr="0078224F">
              <w:rPr>
                <w:rStyle w:val="Hyperlink"/>
                <w:noProof/>
              </w:rPr>
              <w:t>6.3</w:t>
            </w:r>
            <w:r w:rsidR="001D398B">
              <w:rPr>
                <w:rFonts w:eastAsiaTheme="minorEastAsia" w:cstheme="minorBidi"/>
                <w:b w:val="0"/>
                <w:bCs w:val="0"/>
                <w:noProof/>
                <w:sz w:val="24"/>
                <w:szCs w:val="24"/>
                <w:lang w:val="en-SE" w:eastAsia="en-GB"/>
              </w:rPr>
              <w:tab/>
            </w:r>
            <w:r w:rsidR="001D398B" w:rsidRPr="0078224F">
              <w:rPr>
                <w:rStyle w:val="Hyperlink"/>
                <w:noProof/>
              </w:rPr>
              <w:t>Sketching &amp; Prototyping</w:t>
            </w:r>
            <w:r w:rsidR="001D398B">
              <w:rPr>
                <w:noProof/>
                <w:webHidden/>
              </w:rPr>
              <w:tab/>
            </w:r>
            <w:r w:rsidR="001D398B">
              <w:rPr>
                <w:noProof/>
                <w:webHidden/>
              </w:rPr>
              <w:fldChar w:fldCharType="begin"/>
            </w:r>
            <w:r w:rsidR="001D398B">
              <w:rPr>
                <w:noProof/>
                <w:webHidden/>
              </w:rPr>
              <w:instrText xml:space="preserve"> PAGEREF _Toc134697505 \h </w:instrText>
            </w:r>
            <w:r w:rsidR="001D398B">
              <w:rPr>
                <w:noProof/>
                <w:webHidden/>
              </w:rPr>
            </w:r>
            <w:r w:rsidR="001D398B">
              <w:rPr>
                <w:noProof/>
                <w:webHidden/>
              </w:rPr>
              <w:fldChar w:fldCharType="separate"/>
            </w:r>
            <w:r w:rsidR="001D398B">
              <w:rPr>
                <w:noProof/>
                <w:webHidden/>
              </w:rPr>
              <w:t>25</w:t>
            </w:r>
            <w:r w:rsidR="001D398B">
              <w:rPr>
                <w:noProof/>
                <w:webHidden/>
              </w:rPr>
              <w:fldChar w:fldCharType="end"/>
            </w:r>
          </w:hyperlink>
        </w:p>
        <w:p w14:paraId="2260E1BB" w14:textId="598BD6A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6" w:history="1">
            <w:r w:rsidR="001D398B" w:rsidRPr="0078224F">
              <w:rPr>
                <w:rStyle w:val="Hyperlink"/>
                <w:noProof/>
              </w:rPr>
              <w:t>6.3.1</w:t>
            </w:r>
            <w:r w:rsidR="001D398B">
              <w:rPr>
                <w:rFonts w:eastAsiaTheme="minorEastAsia" w:cstheme="minorBidi"/>
                <w:noProof/>
                <w:sz w:val="24"/>
                <w:szCs w:val="24"/>
                <w:lang w:val="en-SE" w:eastAsia="en-GB"/>
              </w:rPr>
              <w:tab/>
            </w:r>
            <w:r w:rsidR="001D398B" w:rsidRPr="0078224F">
              <w:rPr>
                <w:rStyle w:val="Hyperlink"/>
                <w:noProof/>
              </w:rPr>
              <w:t>Prototyping methodology</w:t>
            </w:r>
            <w:r w:rsidR="001D398B">
              <w:rPr>
                <w:noProof/>
                <w:webHidden/>
              </w:rPr>
              <w:tab/>
            </w:r>
            <w:r w:rsidR="001D398B">
              <w:rPr>
                <w:noProof/>
                <w:webHidden/>
              </w:rPr>
              <w:fldChar w:fldCharType="begin"/>
            </w:r>
            <w:r w:rsidR="001D398B">
              <w:rPr>
                <w:noProof/>
                <w:webHidden/>
              </w:rPr>
              <w:instrText xml:space="preserve"> PAGEREF _Toc134697506 \h </w:instrText>
            </w:r>
            <w:r w:rsidR="001D398B">
              <w:rPr>
                <w:noProof/>
                <w:webHidden/>
              </w:rPr>
            </w:r>
            <w:r w:rsidR="001D398B">
              <w:rPr>
                <w:noProof/>
                <w:webHidden/>
              </w:rPr>
              <w:fldChar w:fldCharType="separate"/>
            </w:r>
            <w:r w:rsidR="001D398B">
              <w:rPr>
                <w:noProof/>
                <w:webHidden/>
              </w:rPr>
              <w:t>25</w:t>
            </w:r>
            <w:r w:rsidR="001D398B">
              <w:rPr>
                <w:noProof/>
                <w:webHidden/>
              </w:rPr>
              <w:fldChar w:fldCharType="end"/>
            </w:r>
          </w:hyperlink>
        </w:p>
        <w:p w14:paraId="79C09A72" w14:textId="0DA7859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7" w:history="1">
            <w:r w:rsidR="001D398B" w:rsidRPr="0078224F">
              <w:rPr>
                <w:rStyle w:val="Hyperlink"/>
                <w:noProof/>
              </w:rPr>
              <w:t>6.3.2</w:t>
            </w:r>
            <w:r w:rsidR="001D398B">
              <w:rPr>
                <w:rFonts w:eastAsiaTheme="minorEastAsia" w:cstheme="minorBidi"/>
                <w:noProof/>
                <w:sz w:val="24"/>
                <w:szCs w:val="24"/>
                <w:lang w:val="en-SE" w:eastAsia="en-GB"/>
              </w:rPr>
              <w:tab/>
            </w:r>
            <w:r w:rsidR="001D398B" w:rsidRPr="0078224F">
              <w:rPr>
                <w:rStyle w:val="Hyperlink"/>
                <w:noProof/>
              </w:rPr>
              <w:t>Three-point approach</w:t>
            </w:r>
            <w:r w:rsidR="001D398B">
              <w:rPr>
                <w:noProof/>
                <w:webHidden/>
              </w:rPr>
              <w:tab/>
            </w:r>
            <w:r w:rsidR="001D398B">
              <w:rPr>
                <w:noProof/>
                <w:webHidden/>
              </w:rPr>
              <w:fldChar w:fldCharType="begin"/>
            </w:r>
            <w:r w:rsidR="001D398B">
              <w:rPr>
                <w:noProof/>
                <w:webHidden/>
              </w:rPr>
              <w:instrText xml:space="preserve"> PAGEREF _Toc134697507 \h </w:instrText>
            </w:r>
            <w:r w:rsidR="001D398B">
              <w:rPr>
                <w:noProof/>
                <w:webHidden/>
              </w:rPr>
            </w:r>
            <w:r w:rsidR="001D398B">
              <w:rPr>
                <w:noProof/>
                <w:webHidden/>
              </w:rPr>
              <w:fldChar w:fldCharType="separate"/>
            </w:r>
            <w:r w:rsidR="001D398B">
              <w:rPr>
                <w:noProof/>
                <w:webHidden/>
              </w:rPr>
              <w:t>26</w:t>
            </w:r>
            <w:r w:rsidR="001D398B">
              <w:rPr>
                <w:noProof/>
                <w:webHidden/>
              </w:rPr>
              <w:fldChar w:fldCharType="end"/>
            </w:r>
          </w:hyperlink>
        </w:p>
        <w:p w14:paraId="6CF20D9C" w14:textId="01A5594B"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8" w:history="1">
            <w:r w:rsidR="001D398B" w:rsidRPr="0078224F">
              <w:rPr>
                <w:rStyle w:val="Hyperlink"/>
                <w:noProof/>
              </w:rPr>
              <w:t>6.4</w:t>
            </w:r>
            <w:r w:rsidR="001D398B">
              <w:rPr>
                <w:rFonts w:eastAsiaTheme="minorEastAsia" w:cstheme="minorBidi"/>
                <w:b w:val="0"/>
                <w:bCs w:val="0"/>
                <w:noProof/>
                <w:sz w:val="24"/>
                <w:szCs w:val="24"/>
                <w:lang w:val="en-SE" w:eastAsia="en-GB"/>
              </w:rPr>
              <w:tab/>
            </w:r>
            <w:r w:rsidR="001D398B" w:rsidRPr="0078224F">
              <w:rPr>
                <w:rStyle w:val="Hyperlink"/>
                <w:noProof/>
              </w:rPr>
              <w:t>Usability testing</w:t>
            </w:r>
            <w:r w:rsidR="001D398B">
              <w:rPr>
                <w:noProof/>
                <w:webHidden/>
              </w:rPr>
              <w:tab/>
            </w:r>
            <w:r w:rsidR="001D398B">
              <w:rPr>
                <w:noProof/>
                <w:webHidden/>
              </w:rPr>
              <w:fldChar w:fldCharType="begin"/>
            </w:r>
            <w:r w:rsidR="001D398B">
              <w:rPr>
                <w:noProof/>
                <w:webHidden/>
              </w:rPr>
              <w:instrText xml:space="preserve"> PAGEREF _Toc134697508 \h </w:instrText>
            </w:r>
            <w:r w:rsidR="001D398B">
              <w:rPr>
                <w:noProof/>
                <w:webHidden/>
              </w:rPr>
            </w:r>
            <w:r w:rsidR="001D398B">
              <w:rPr>
                <w:noProof/>
                <w:webHidden/>
              </w:rPr>
              <w:fldChar w:fldCharType="separate"/>
            </w:r>
            <w:r w:rsidR="001D398B">
              <w:rPr>
                <w:noProof/>
                <w:webHidden/>
              </w:rPr>
              <w:t>29</w:t>
            </w:r>
            <w:r w:rsidR="001D398B">
              <w:rPr>
                <w:noProof/>
                <w:webHidden/>
              </w:rPr>
              <w:fldChar w:fldCharType="end"/>
            </w:r>
          </w:hyperlink>
        </w:p>
        <w:p w14:paraId="1D00FFCD" w14:textId="0C744093"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9" w:history="1">
            <w:r w:rsidR="001D398B" w:rsidRPr="0078224F">
              <w:rPr>
                <w:rStyle w:val="Hyperlink"/>
                <w:noProof/>
              </w:rPr>
              <w:t>6.4.1</w:t>
            </w:r>
            <w:r w:rsidR="001D398B">
              <w:rPr>
                <w:rFonts w:eastAsiaTheme="minorEastAsia" w:cstheme="minorBidi"/>
                <w:noProof/>
                <w:sz w:val="24"/>
                <w:szCs w:val="24"/>
                <w:lang w:val="en-SE" w:eastAsia="en-GB"/>
              </w:rPr>
              <w:tab/>
            </w:r>
            <w:r w:rsidR="001D398B" w:rsidRPr="0078224F">
              <w:rPr>
                <w:rStyle w:val="Hyperlink"/>
                <w:noProof/>
              </w:rPr>
              <w:t>Testing with users</w:t>
            </w:r>
            <w:r w:rsidR="001D398B">
              <w:rPr>
                <w:noProof/>
                <w:webHidden/>
              </w:rPr>
              <w:tab/>
            </w:r>
            <w:r w:rsidR="001D398B">
              <w:rPr>
                <w:noProof/>
                <w:webHidden/>
              </w:rPr>
              <w:fldChar w:fldCharType="begin"/>
            </w:r>
            <w:r w:rsidR="001D398B">
              <w:rPr>
                <w:noProof/>
                <w:webHidden/>
              </w:rPr>
              <w:instrText xml:space="preserve"> PAGEREF _Toc134697509 \h </w:instrText>
            </w:r>
            <w:r w:rsidR="001D398B">
              <w:rPr>
                <w:noProof/>
                <w:webHidden/>
              </w:rPr>
            </w:r>
            <w:r w:rsidR="001D398B">
              <w:rPr>
                <w:noProof/>
                <w:webHidden/>
              </w:rPr>
              <w:fldChar w:fldCharType="separate"/>
            </w:r>
            <w:r w:rsidR="001D398B">
              <w:rPr>
                <w:noProof/>
                <w:webHidden/>
              </w:rPr>
              <w:t>30</w:t>
            </w:r>
            <w:r w:rsidR="001D398B">
              <w:rPr>
                <w:noProof/>
                <w:webHidden/>
              </w:rPr>
              <w:fldChar w:fldCharType="end"/>
            </w:r>
          </w:hyperlink>
        </w:p>
        <w:p w14:paraId="4A622520" w14:textId="16637E1E"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0" w:history="1">
            <w:r w:rsidR="001D398B" w:rsidRPr="0078224F">
              <w:rPr>
                <w:rStyle w:val="Hyperlink"/>
                <w:noProof/>
              </w:rPr>
              <w:t>6.4.2</w:t>
            </w:r>
            <w:r w:rsidR="001D398B">
              <w:rPr>
                <w:rFonts w:eastAsiaTheme="minorEastAsia" w:cstheme="minorBidi"/>
                <w:noProof/>
                <w:sz w:val="24"/>
                <w:szCs w:val="24"/>
                <w:lang w:val="en-SE" w:eastAsia="en-GB"/>
              </w:rPr>
              <w:tab/>
            </w:r>
            <w:r w:rsidR="001D398B" w:rsidRPr="0078224F">
              <w:rPr>
                <w:rStyle w:val="Hyperlink"/>
                <w:noProof/>
              </w:rPr>
              <w:t>Iterating on the design</w:t>
            </w:r>
            <w:r w:rsidR="001D398B">
              <w:rPr>
                <w:noProof/>
                <w:webHidden/>
              </w:rPr>
              <w:tab/>
            </w:r>
            <w:r w:rsidR="001D398B">
              <w:rPr>
                <w:noProof/>
                <w:webHidden/>
              </w:rPr>
              <w:fldChar w:fldCharType="begin"/>
            </w:r>
            <w:r w:rsidR="001D398B">
              <w:rPr>
                <w:noProof/>
                <w:webHidden/>
              </w:rPr>
              <w:instrText xml:space="preserve"> PAGEREF _Toc134697510 \h </w:instrText>
            </w:r>
            <w:r w:rsidR="001D398B">
              <w:rPr>
                <w:noProof/>
                <w:webHidden/>
              </w:rPr>
            </w:r>
            <w:r w:rsidR="001D398B">
              <w:rPr>
                <w:noProof/>
                <w:webHidden/>
              </w:rPr>
              <w:fldChar w:fldCharType="separate"/>
            </w:r>
            <w:r w:rsidR="001D398B">
              <w:rPr>
                <w:noProof/>
                <w:webHidden/>
              </w:rPr>
              <w:t>30</w:t>
            </w:r>
            <w:r w:rsidR="001D398B">
              <w:rPr>
                <w:noProof/>
                <w:webHidden/>
              </w:rPr>
              <w:fldChar w:fldCharType="end"/>
            </w:r>
          </w:hyperlink>
        </w:p>
        <w:p w14:paraId="32372BAB" w14:textId="325766E3"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11" w:history="1">
            <w:r w:rsidR="001D398B" w:rsidRPr="0078224F">
              <w:rPr>
                <w:rStyle w:val="Hyperlink"/>
                <w:noProof/>
              </w:rPr>
              <w:t>7</w:t>
            </w:r>
            <w:r w:rsidR="001D398B">
              <w:rPr>
                <w:rFonts w:eastAsiaTheme="minorEastAsia" w:cstheme="minorBidi"/>
                <w:b w:val="0"/>
                <w:bCs w:val="0"/>
                <w:i w:val="0"/>
                <w:iCs w:val="0"/>
                <w:noProof/>
                <w:lang w:val="en-SE" w:eastAsia="en-GB"/>
              </w:rPr>
              <w:tab/>
            </w:r>
            <w:r w:rsidR="001D398B" w:rsidRPr="0078224F">
              <w:rPr>
                <w:rStyle w:val="Hyperlink"/>
                <w:noProof/>
              </w:rPr>
              <w:t>Proof of Concept</w:t>
            </w:r>
            <w:r w:rsidR="001D398B">
              <w:rPr>
                <w:noProof/>
                <w:webHidden/>
              </w:rPr>
              <w:tab/>
            </w:r>
            <w:r w:rsidR="001D398B">
              <w:rPr>
                <w:noProof/>
                <w:webHidden/>
              </w:rPr>
              <w:fldChar w:fldCharType="begin"/>
            </w:r>
            <w:r w:rsidR="001D398B">
              <w:rPr>
                <w:noProof/>
                <w:webHidden/>
              </w:rPr>
              <w:instrText xml:space="preserve"> PAGEREF _Toc134697511 \h </w:instrText>
            </w:r>
            <w:r w:rsidR="001D398B">
              <w:rPr>
                <w:noProof/>
                <w:webHidden/>
              </w:rPr>
            </w:r>
            <w:r w:rsidR="001D398B">
              <w:rPr>
                <w:noProof/>
                <w:webHidden/>
              </w:rPr>
              <w:fldChar w:fldCharType="separate"/>
            </w:r>
            <w:r w:rsidR="001D398B">
              <w:rPr>
                <w:noProof/>
                <w:webHidden/>
              </w:rPr>
              <w:t>35</w:t>
            </w:r>
            <w:r w:rsidR="001D398B">
              <w:rPr>
                <w:noProof/>
                <w:webHidden/>
              </w:rPr>
              <w:fldChar w:fldCharType="end"/>
            </w:r>
          </w:hyperlink>
        </w:p>
        <w:p w14:paraId="0993204F" w14:textId="73F29364"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12" w:history="1">
            <w:r w:rsidR="001D398B" w:rsidRPr="0078224F">
              <w:rPr>
                <w:rStyle w:val="Hyperlink"/>
                <w:noProof/>
              </w:rPr>
              <w:t>8</w:t>
            </w:r>
            <w:r w:rsidR="001D398B">
              <w:rPr>
                <w:rFonts w:eastAsiaTheme="minorEastAsia" w:cstheme="minorBidi"/>
                <w:b w:val="0"/>
                <w:bCs w:val="0"/>
                <w:i w:val="0"/>
                <w:iCs w:val="0"/>
                <w:noProof/>
                <w:lang w:val="en-SE" w:eastAsia="en-GB"/>
              </w:rPr>
              <w:tab/>
            </w:r>
            <w:r w:rsidR="001D398B" w:rsidRPr="0078224F">
              <w:rPr>
                <w:rStyle w:val="Hyperlink"/>
                <w:noProof/>
              </w:rPr>
              <w:t>Discussion</w:t>
            </w:r>
            <w:r w:rsidR="001D398B">
              <w:rPr>
                <w:noProof/>
                <w:webHidden/>
              </w:rPr>
              <w:tab/>
            </w:r>
            <w:r w:rsidR="001D398B">
              <w:rPr>
                <w:noProof/>
                <w:webHidden/>
              </w:rPr>
              <w:fldChar w:fldCharType="begin"/>
            </w:r>
            <w:r w:rsidR="001D398B">
              <w:rPr>
                <w:noProof/>
                <w:webHidden/>
              </w:rPr>
              <w:instrText xml:space="preserve"> PAGEREF _Toc134697512 \h </w:instrText>
            </w:r>
            <w:r w:rsidR="001D398B">
              <w:rPr>
                <w:noProof/>
                <w:webHidden/>
              </w:rPr>
            </w:r>
            <w:r w:rsidR="001D398B">
              <w:rPr>
                <w:noProof/>
                <w:webHidden/>
              </w:rPr>
              <w:fldChar w:fldCharType="separate"/>
            </w:r>
            <w:r w:rsidR="001D398B">
              <w:rPr>
                <w:noProof/>
                <w:webHidden/>
              </w:rPr>
              <w:t>38</w:t>
            </w:r>
            <w:r w:rsidR="001D398B">
              <w:rPr>
                <w:noProof/>
                <w:webHidden/>
              </w:rPr>
              <w:fldChar w:fldCharType="end"/>
            </w:r>
          </w:hyperlink>
        </w:p>
        <w:p w14:paraId="6C4B1A5D" w14:textId="6563D0B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3" w:history="1">
            <w:r w:rsidR="001D398B" w:rsidRPr="0078224F">
              <w:rPr>
                <w:rStyle w:val="Hyperlink"/>
                <w:noProof/>
              </w:rPr>
              <w:t>8.1</w:t>
            </w:r>
            <w:r w:rsidR="001D398B">
              <w:rPr>
                <w:rFonts w:eastAsiaTheme="minorEastAsia" w:cstheme="minorBidi"/>
                <w:b w:val="0"/>
                <w:bCs w:val="0"/>
                <w:noProof/>
                <w:sz w:val="24"/>
                <w:szCs w:val="24"/>
                <w:lang w:val="en-SE" w:eastAsia="en-GB"/>
              </w:rPr>
              <w:tab/>
            </w:r>
            <w:r w:rsidR="001D398B" w:rsidRPr="0078224F">
              <w:rPr>
                <w:rStyle w:val="Hyperlink"/>
                <w:noProof/>
              </w:rPr>
              <w:t>Answering research questions</w:t>
            </w:r>
            <w:r w:rsidR="001D398B">
              <w:rPr>
                <w:noProof/>
                <w:webHidden/>
              </w:rPr>
              <w:tab/>
            </w:r>
            <w:r w:rsidR="001D398B">
              <w:rPr>
                <w:noProof/>
                <w:webHidden/>
              </w:rPr>
              <w:fldChar w:fldCharType="begin"/>
            </w:r>
            <w:r w:rsidR="001D398B">
              <w:rPr>
                <w:noProof/>
                <w:webHidden/>
              </w:rPr>
              <w:instrText xml:space="preserve"> PAGEREF _Toc134697513 \h </w:instrText>
            </w:r>
            <w:r w:rsidR="001D398B">
              <w:rPr>
                <w:noProof/>
                <w:webHidden/>
              </w:rPr>
            </w:r>
            <w:r w:rsidR="001D398B">
              <w:rPr>
                <w:noProof/>
                <w:webHidden/>
              </w:rPr>
              <w:fldChar w:fldCharType="separate"/>
            </w:r>
            <w:r w:rsidR="001D398B">
              <w:rPr>
                <w:noProof/>
                <w:webHidden/>
              </w:rPr>
              <w:t>38</w:t>
            </w:r>
            <w:r w:rsidR="001D398B">
              <w:rPr>
                <w:noProof/>
                <w:webHidden/>
              </w:rPr>
              <w:fldChar w:fldCharType="end"/>
            </w:r>
          </w:hyperlink>
        </w:p>
        <w:p w14:paraId="183F4D4F" w14:textId="71A9AF19"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4" w:history="1">
            <w:r w:rsidR="001D398B" w:rsidRPr="0078224F">
              <w:rPr>
                <w:rStyle w:val="Hyperlink"/>
                <w:noProof/>
              </w:rPr>
              <w:t>8.2</w:t>
            </w:r>
            <w:r w:rsidR="001D398B">
              <w:rPr>
                <w:rFonts w:eastAsiaTheme="minorEastAsia" w:cstheme="minorBidi"/>
                <w:b w:val="0"/>
                <w:bCs w:val="0"/>
                <w:noProof/>
                <w:sz w:val="24"/>
                <w:szCs w:val="24"/>
                <w:lang w:val="en-SE" w:eastAsia="en-GB"/>
              </w:rPr>
              <w:tab/>
            </w:r>
            <w:r w:rsidR="001D398B" w:rsidRPr="0078224F">
              <w:rPr>
                <w:rStyle w:val="Hyperlink"/>
                <w:noProof/>
              </w:rPr>
              <w:t>The Proof-of-Concept and Literature</w:t>
            </w:r>
            <w:r w:rsidR="001D398B">
              <w:rPr>
                <w:noProof/>
                <w:webHidden/>
              </w:rPr>
              <w:tab/>
            </w:r>
            <w:r w:rsidR="001D398B">
              <w:rPr>
                <w:noProof/>
                <w:webHidden/>
              </w:rPr>
              <w:fldChar w:fldCharType="begin"/>
            </w:r>
            <w:r w:rsidR="001D398B">
              <w:rPr>
                <w:noProof/>
                <w:webHidden/>
              </w:rPr>
              <w:instrText xml:space="preserve"> PAGEREF _Toc134697514 \h </w:instrText>
            </w:r>
            <w:r w:rsidR="001D398B">
              <w:rPr>
                <w:noProof/>
                <w:webHidden/>
              </w:rPr>
            </w:r>
            <w:r w:rsidR="001D398B">
              <w:rPr>
                <w:noProof/>
                <w:webHidden/>
              </w:rPr>
              <w:fldChar w:fldCharType="separate"/>
            </w:r>
            <w:r w:rsidR="001D398B">
              <w:rPr>
                <w:noProof/>
                <w:webHidden/>
              </w:rPr>
              <w:t>39</w:t>
            </w:r>
            <w:r w:rsidR="001D398B">
              <w:rPr>
                <w:noProof/>
                <w:webHidden/>
              </w:rPr>
              <w:fldChar w:fldCharType="end"/>
            </w:r>
          </w:hyperlink>
        </w:p>
        <w:p w14:paraId="4F859C5A" w14:textId="17A6C96C"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5" w:history="1">
            <w:r w:rsidR="001D398B" w:rsidRPr="0078224F">
              <w:rPr>
                <w:rStyle w:val="Hyperlink"/>
                <w:noProof/>
              </w:rPr>
              <w:t>8.3</w:t>
            </w:r>
            <w:r w:rsidR="001D398B">
              <w:rPr>
                <w:rFonts w:eastAsiaTheme="minorEastAsia" w:cstheme="minorBidi"/>
                <w:b w:val="0"/>
                <w:bCs w:val="0"/>
                <w:noProof/>
                <w:sz w:val="24"/>
                <w:szCs w:val="24"/>
                <w:lang w:val="en-SE" w:eastAsia="en-GB"/>
              </w:rPr>
              <w:tab/>
            </w:r>
            <w:r w:rsidR="001D398B" w:rsidRPr="0078224F">
              <w:rPr>
                <w:rStyle w:val="Hyperlink"/>
                <w:noProof/>
              </w:rPr>
              <w:t>Design Process</w:t>
            </w:r>
            <w:r w:rsidR="001D398B">
              <w:rPr>
                <w:noProof/>
                <w:webHidden/>
              </w:rPr>
              <w:tab/>
            </w:r>
            <w:r w:rsidR="001D398B">
              <w:rPr>
                <w:noProof/>
                <w:webHidden/>
              </w:rPr>
              <w:fldChar w:fldCharType="begin"/>
            </w:r>
            <w:r w:rsidR="001D398B">
              <w:rPr>
                <w:noProof/>
                <w:webHidden/>
              </w:rPr>
              <w:instrText xml:space="preserve"> PAGEREF _Toc134697515 \h </w:instrText>
            </w:r>
            <w:r w:rsidR="001D398B">
              <w:rPr>
                <w:noProof/>
                <w:webHidden/>
              </w:rPr>
            </w:r>
            <w:r w:rsidR="001D398B">
              <w:rPr>
                <w:noProof/>
                <w:webHidden/>
              </w:rPr>
              <w:fldChar w:fldCharType="separate"/>
            </w:r>
            <w:r w:rsidR="001D398B">
              <w:rPr>
                <w:noProof/>
                <w:webHidden/>
              </w:rPr>
              <w:t>40</w:t>
            </w:r>
            <w:r w:rsidR="001D398B">
              <w:rPr>
                <w:noProof/>
                <w:webHidden/>
              </w:rPr>
              <w:fldChar w:fldCharType="end"/>
            </w:r>
          </w:hyperlink>
        </w:p>
        <w:p w14:paraId="53CBFB91" w14:textId="532BA28E"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6" w:history="1">
            <w:r w:rsidR="001D398B" w:rsidRPr="0078224F">
              <w:rPr>
                <w:rStyle w:val="Hyperlink"/>
                <w:noProof/>
              </w:rPr>
              <w:t>8.3.1</w:t>
            </w:r>
            <w:r w:rsidR="001D398B">
              <w:rPr>
                <w:rFonts w:eastAsiaTheme="minorEastAsia" w:cstheme="minorBidi"/>
                <w:noProof/>
                <w:sz w:val="24"/>
                <w:szCs w:val="24"/>
                <w:lang w:val="en-SE" w:eastAsia="en-GB"/>
              </w:rPr>
              <w:tab/>
            </w:r>
            <w:r w:rsidR="001D398B" w:rsidRPr="0078224F">
              <w:rPr>
                <w:rStyle w:val="Hyperlink"/>
                <w:noProof/>
              </w:rPr>
              <w:t>Pivoting to coding</w:t>
            </w:r>
            <w:r w:rsidR="001D398B">
              <w:rPr>
                <w:noProof/>
                <w:webHidden/>
              </w:rPr>
              <w:tab/>
            </w:r>
            <w:r w:rsidR="001D398B">
              <w:rPr>
                <w:noProof/>
                <w:webHidden/>
              </w:rPr>
              <w:fldChar w:fldCharType="begin"/>
            </w:r>
            <w:r w:rsidR="001D398B">
              <w:rPr>
                <w:noProof/>
                <w:webHidden/>
              </w:rPr>
              <w:instrText xml:space="preserve"> PAGEREF _Toc134697516 \h </w:instrText>
            </w:r>
            <w:r w:rsidR="001D398B">
              <w:rPr>
                <w:noProof/>
                <w:webHidden/>
              </w:rPr>
            </w:r>
            <w:r w:rsidR="001D398B">
              <w:rPr>
                <w:noProof/>
                <w:webHidden/>
              </w:rPr>
              <w:fldChar w:fldCharType="separate"/>
            </w:r>
            <w:r w:rsidR="001D398B">
              <w:rPr>
                <w:noProof/>
                <w:webHidden/>
              </w:rPr>
              <w:t>40</w:t>
            </w:r>
            <w:r w:rsidR="001D398B">
              <w:rPr>
                <w:noProof/>
                <w:webHidden/>
              </w:rPr>
              <w:fldChar w:fldCharType="end"/>
            </w:r>
          </w:hyperlink>
        </w:p>
        <w:p w14:paraId="537EBF78" w14:textId="33428E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7" w:history="1">
            <w:r w:rsidR="001D398B" w:rsidRPr="0078224F">
              <w:rPr>
                <w:rStyle w:val="Hyperlink"/>
                <w:noProof/>
              </w:rPr>
              <w:t>8.3.2</w:t>
            </w:r>
            <w:r w:rsidR="001D398B">
              <w:rPr>
                <w:rFonts w:eastAsiaTheme="minorEastAsia" w:cstheme="minorBidi"/>
                <w:noProof/>
                <w:sz w:val="24"/>
                <w:szCs w:val="24"/>
                <w:lang w:val="en-SE" w:eastAsia="en-GB"/>
              </w:rPr>
              <w:tab/>
            </w:r>
            <w:r w:rsidR="001D398B" w:rsidRPr="0078224F">
              <w:rPr>
                <w:rStyle w:val="Hyperlink"/>
                <w:noProof/>
              </w:rPr>
              <w:t>Reflections on the interview process</w:t>
            </w:r>
            <w:r w:rsidR="001D398B">
              <w:rPr>
                <w:noProof/>
                <w:webHidden/>
              </w:rPr>
              <w:tab/>
            </w:r>
            <w:r w:rsidR="001D398B">
              <w:rPr>
                <w:noProof/>
                <w:webHidden/>
              </w:rPr>
              <w:fldChar w:fldCharType="begin"/>
            </w:r>
            <w:r w:rsidR="001D398B">
              <w:rPr>
                <w:noProof/>
                <w:webHidden/>
              </w:rPr>
              <w:instrText xml:space="preserve"> PAGEREF _Toc134697517 \h </w:instrText>
            </w:r>
            <w:r w:rsidR="001D398B">
              <w:rPr>
                <w:noProof/>
                <w:webHidden/>
              </w:rPr>
            </w:r>
            <w:r w:rsidR="001D398B">
              <w:rPr>
                <w:noProof/>
                <w:webHidden/>
              </w:rPr>
              <w:fldChar w:fldCharType="separate"/>
            </w:r>
            <w:r w:rsidR="001D398B">
              <w:rPr>
                <w:noProof/>
                <w:webHidden/>
              </w:rPr>
              <w:t>41</w:t>
            </w:r>
            <w:r w:rsidR="001D398B">
              <w:rPr>
                <w:noProof/>
                <w:webHidden/>
              </w:rPr>
              <w:fldChar w:fldCharType="end"/>
            </w:r>
          </w:hyperlink>
        </w:p>
        <w:p w14:paraId="4084379C" w14:textId="0FCB73D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8" w:history="1">
            <w:r w:rsidR="001D398B" w:rsidRPr="0078224F">
              <w:rPr>
                <w:rStyle w:val="Hyperlink"/>
                <w:noProof/>
              </w:rPr>
              <w:t>8.3.3</w:t>
            </w:r>
            <w:r w:rsidR="001D398B">
              <w:rPr>
                <w:rFonts w:eastAsiaTheme="minorEastAsia" w:cstheme="minorBidi"/>
                <w:noProof/>
                <w:sz w:val="24"/>
                <w:szCs w:val="24"/>
                <w:lang w:val="en-SE" w:eastAsia="en-GB"/>
              </w:rPr>
              <w:tab/>
            </w:r>
            <w:r w:rsidR="001D398B" w:rsidRPr="0078224F">
              <w:rPr>
                <w:rStyle w:val="Hyperlink"/>
                <w:noProof/>
              </w:rPr>
              <w:t>Reflections on user testing</w:t>
            </w:r>
            <w:r w:rsidR="001D398B">
              <w:rPr>
                <w:noProof/>
                <w:webHidden/>
              </w:rPr>
              <w:tab/>
            </w:r>
            <w:r w:rsidR="001D398B">
              <w:rPr>
                <w:noProof/>
                <w:webHidden/>
              </w:rPr>
              <w:fldChar w:fldCharType="begin"/>
            </w:r>
            <w:r w:rsidR="001D398B">
              <w:rPr>
                <w:noProof/>
                <w:webHidden/>
              </w:rPr>
              <w:instrText xml:space="preserve"> PAGEREF _Toc134697518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2B562D6C" w14:textId="4801A4A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9" w:history="1">
            <w:r w:rsidR="001D398B" w:rsidRPr="0078224F">
              <w:rPr>
                <w:rStyle w:val="Hyperlink"/>
                <w:noProof/>
              </w:rPr>
              <w:t>8.4</w:t>
            </w:r>
            <w:r w:rsidR="001D398B">
              <w:rPr>
                <w:rFonts w:eastAsiaTheme="minorEastAsia" w:cstheme="minorBidi"/>
                <w:b w:val="0"/>
                <w:bCs w:val="0"/>
                <w:noProof/>
                <w:sz w:val="24"/>
                <w:szCs w:val="24"/>
                <w:lang w:val="en-SE" w:eastAsia="en-GB"/>
              </w:rPr>
              <w:tab/>
            </w:r>
            <w:r w:rsidR="001D398B" w:rsidRPr="0078224F">
              <w:rPr>
                <w:rStyle w:val="Hyperlink"/>
                <w:noProof/>
              </w:rPr>
              <w:t>Stakeholder</w:t>
            </w:r>
            <w:r w:rsidR="001D398B">
              <w:rPr>
                <w:noProof/>
                <w:webHidden/>
              </w:rPr>
              <w:tab/>
            </w:r>
            <w:r w:rsidR="001D398B">
              <w:rPr>
                <w:noProof/>
                <w:webHidden/>
              </w:rPr>
              <w:fldChar w:fldCharType="begin"/>
            </w:r>
            <w:r w:rsidR="001D398B">
              <w:rPr>
                <w:noProof/>
                <w:webHidden/>
              </w:rPr>
              <w:instrText xml:space="preserve"> PAGEREF _Toc134697519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2419423B" w14:textId="65FED24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0" w:history="1">
            <w:r w:rsidR="001D398B" w:rsidRPr="0078224F">
              <w:rPr>
                <w:rStyle w:val="Hyperlink"/>
                <w:noProof/>
              </w:rPr>
              <w:t>8.4.1</w:t>
            </w:r>
            <w:r w:rsidR="001D398B">
              <w:rPr>
                <w:rFonts w:eastAsiaTheme="minorEastAsia" w:cstheme="minorBidi"/>
                <w:noProof/>
                <w:sz w:val="24"/>
                <w:szCs w:val="24"/>
                <w:lang w:val="en-SE" w:eastAsia="en-GB"/>
              </w:rPr>
              <w:tab/>
            </w:r>
            <w:r w:rsidR="001D398B" w:rsidRPr="0078224F">
              <w:rPr>
                <w:rStyle w:val="Hyperlink"/>
                <w:noProof/>
              </w:rPr>
              <w:t>Prototype data faked</w:t>
            </w:r>
            <w:r w:rsidR="001D398B">
              <w:rPr>
                <w:noProof/>
                <w:webHidden/>
              </w:rPr>
              <w:tab/>
            </w:r>
            <w:r w:rsidR="001D398B">
              <w:rPr>
                <w:noProof/>
                <w:webHidden/>
              </w:rPr>
              <w:fldChar w:fldCharType="begin"/>
            </w:r>
            <w:r w:rsidR="001D398B">
              <w:rPr>
                <w:noProof/>
                <w:webHidden/>
              </w:rPr>
              <w:instrText xml:space="preserve"> PAGEREF _Toc134697520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780E9B89" w14:textId="223CF32A"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1" w:history="1">
            <w:r w:rsidR="001D398B" w:rsidRPr="0078224F">
              <w:rPr>
                <w:rStyle w:val="Hyperlink"/>
                <w:noProof/>
              </w:rPr>
              <w:t>8.4.2</w:t>
            </w:r>
            <w:r w:rsidR="001D398B">
              <w:rPr>
                <w:rFonts w:eastAsiaTheme="minorEastAsia" w:cstheme="minorBidi"/>
                <w:noProof/>
                <w:sz w:val="24"/>
                <w:szCs w:val="24"/>
                <w:lang w:val="en-SE" w:eastAsia="en-GB"/>
              </w:rPr>
              <w:tab/>
            </w:r>
            <w:r w:rsidR="001D398B" w:rsidRPr="0078224F">
              <w:rPr>
                <w:rStyle w:val="Hyperlink"/>
                <w:noProof/>
              </w:rPr>
              <w:t>Access to users</w:t>
            </w:r>
            <w:r w:rsidR="001D398B">
              <w:rPr>
                <w:noProof/>
                <w:webHidden/>
              </w:rPr>
              <w:tab/>
            </w:r>
            <w:r w:rsidR="001D398B">
              <w:rPr>
                <w:noProof/>
                <w:webHidden/>
              </w:rPr>
              <w:fldChar w:fldCharType="begin"/>
            </w:r>
            <w:r w:rsidR="001D398B">
              <w:rPr>
                <w:noProof/>
                <w:webHidden/>
              </w:rPr>
              <w:instrText xml:space="preserve"> PAGEREF _Toc134697521 \h </w:instrText>
            </w:r>
            <w:r w:rsidR="001D398B">
              <w:rPr>
                <w:noProof/>
                <w:webHidden/>
              </w:rPr>
            </w:r>
            <w:r w:rsidR="001D398B">
              <w:rPr>
                <w:noProof/>
                <w:webHidden/>
              </w:rPr>
              <w:fldChar w:fldCharType="separate"/>
            </w:r>
            <w:r w:rsidR="001D398B">
              <w:rPr>
                <w:noProof/>
                <w:webHidden/>
              </w:rPr>
              <w:t>43</w:t>
            </w:r>
            <w:r w:rsidR="001D398B">
              <w:rPr>
                <w:noProof/>
                <w:webHidden/>
              </w:rPr>
              <w:fldChar w:fldCharType="end"/>
            </w:r>
          </w:hyperlink>
        </w:p>
        <w:p w14:paraId="6371C942" w14:textId="5E5569C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2" w:history="1">
            <w:r w:rsidR="001D398B" w:rsidRPr="0078224F">
              <w:rPr>
                <w:rStyle w:val="Hyperlink"/>
                <w:noProof/>
              </w:rPr>
              <w:t>8.4.3</w:t>
            </w:r>
            <w:r w:rsidR="001D398B">
              <w:rPr>
                <w:rFonts w:eastAsiaTheme="minorEastAsia" w:cstheme="minorBidi"/>
                <w:noProof/>
                <w:sz w:val="24"/>
                <w:szCs w:val="24"/>
                <w:lang w:val="en-SE" w:eastAsia="en-GB"/>
              </w:rPr>
              <w:tab/>
            </w:r>
            <w:r w:rsidR="001D398B" w:rsidRPr="0078224F">
              <w:rPr>
                <w:rStyle w:val="Hyperlink"/>
                <w:noProof/>
              </w:rPr>
              <w:t>A balance between stakeholder and thesis</w:t>
            </w:r>
            <w:r w:rsidR="001D398B">
              <w:rPr>
                <w:noProof/>
                <w:webHidden/>
              </w:rPr>
              <w:tab/>
            </w:r>
            <w:r w:rsidR="001D398B">
              <w:rPr>
                <w:noProof/>
                <w:webHidden/>
              </w:rPr>
              <w:fldChar w:fldCharType="begin"/>
            </w:r>
            <w:r w:rsidR="001D398B">
              <w:rPr>
                <w:noProof/>
                <w:webHidden/>
              </w:rPr>
              <w:instrText xml:space="preserve"> PAGEREF _Toc134697522 \h </w:instrText>
            </w:r>
            <w:r w:rsidR="001D398B">
              <w:rPr>
                <w:noProof/>
                <w:webHidden/>
              </w:rPr>
            </w:r>
            <w:r w:rsidR="001D398B">
              <w:rPr>
                <w:noProof/>
                <w:webHidden/>
              </w:rPr>
              <w:fldChar w:fldCharType="separate"/>
            </w:r>
            <w:r w:rsidR="001D398B">
              <w:rPr>
                <w:noProof/>
                <w:webHidden/>
              </w:rPr>
              <w:t>43</w:t>
            </w:r>
            <w:r w:rsidR="001D398B">
              <w:rPr>
                <w:noProof/>
                <w:webHidden/>
              </w:rPr>
              <w:fldChar w:fldCharType="end"/>
            </w:r>
          </w:hyperlink>
        </w:p>
        <w:p w14:paraId="1F42D7CC" w14:textId="6CCC1704"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3" w:history="1">
            <w:r w:rsidR="001D398B" w:rsidRPr="0078224F">
              <w:rPr>
                <w:rStyle w:val="Hyperlink"/>
                <w:noProof/>
              </w:rPr>
              <w:t>8.4.4</w:t>
            </w:r>
            <w:r w:rsidR="001D398B">
              <w:rPr>
                <w:rFonts w:eastAsiaTheme="minorEastAsia" w:cstheme="minorBidi"/>
                <w:noProof/>
                <w:sz w:val="24"/>
                <w:szCs w:val="24"/>
                <w:lang w:val="en-SE" w:eastAsia="en-GB"/>
              </w:rPr>
              <w:tab/>
            </w:r>
            <w:r w:rsidR="001D398B" w:rsidRPr="0078224F">
              <w:rPr>
                <w:rStyle w:val="Hyperlink"/>
                <w:noProof/>
              </w:rPr>
              <w:t>User groups</w:t>
            </w:r>
            <w:r w:rsidR="001D398B">
              <w:rPr>
                <w:noProof/>
                <w:webHidden/>
              </w:rPr>
              <w:tab/>
            </w:r>
            <w:r w:rsidR="001D398B">
              <w:rPr>
                <w:noProof/>
                <w:webHidden/>
              </w:rPr>
              <w:fldChar w:fldCharType="begin"/>
            </w:r>
            <w:r w:rsidR="001D398B">
              <w:rPr>
                <w:noProof/>
                <w:webHidden/>
              </w:rPr>
              <w:instrText xml:space="preserve"> PAGEREF _Toc134697523 \h </w:instrText>
            </w:r>
            <w:r w:rsidR="001D398B">
              <w:rPr>
                <w:noProof/>
                <w:webHidden/>
              </w:rPr>
            </w:r>
            <w:r w:rsidR="001D398B">
              <w:rPr>
                <w:noProof/>
                <w:webHidden/>
              </w:rPr>
              <w:fldChar w:fldCharType="separate"/>
            </w:r>
            <w:r w:rsidR="001D398B">
              <w:rPr>
                <w:noProof/>
                <w:webHidden/>
              </w:rPr>
              <w:t>44</w:t>
            </w:r>
            <w:r w:rsidR="001D398B">
              <w:rPr>
                <w:noProof/>
                <w:webHidden/>
              </w:rPr>
              <w:fldChar w:fldCharType="end"/>
            </w:r>
          </w:hyperlink>
        </w:p>
        <w:p w14:paraId="625D7962" w14:textId="68B365FA"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24" w:history="1">
            <w:r w:rsidR="001D398B" w:rsidRPr="0078224F">
              <w:rPr>
                <w:rStyle w:val="Hyperlink"/>
                <w:noProof/>
              </w:rPr>
              <w:t>8.5</w:t>
            </w:r>
            <w:r w:rsidR="001D398B">
              <w:rPr>
                <w:rFonts w:eastAsiaTheme="minorEastAsia" w:cstheme="minorBidi"/>
                <w:b w:val="0"/>
                <w:bCs w:val="0"/>
                <w:noProof/>
                <w:sz w:val="24"/>
                <w:szCs w:val="24"/>
                <w:lang w:val="en-SE" w:eastAsia="en-GB"/>
              </w:rPr>
              <w:tab/>
            </w:r>
            <w:r w:rsidR="001D398B" w:rsidRPr="0078224F">
              <w:rPr>
                <w:rStyle w:val="Hyperlink"/>
                <w:noProof/>
              </w:rPr>
              <w:t>Ethics</w:t>
            </w:r>
            <w:r w:rsidR="001D398B">
              <w:rPr>
                <w:noProof/>
                <w:webHidden/>
              </w:rPr>
              <w:tab/>
            </w:r>
            <w:r w:rsidR="001D398B">
              <w:rPr>
                <w:noProof/>
                <w:webHidden/>
              </w:rPr>
              <w:fldChar w:fldCharType="begin"/>
            </w:r>
            <w:r w:rsidR="001D398B">
              <w:rPr>
                <w:noProof/>
                <w:webHidden/>
              </w:rPr>
              <w:instrText xml:space="preserve"> PAGEREF _Toc134697524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3706A15C" w14:textId="02BA8011"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5" w:history="1">
            <w:r w:rsidR="001D398B" w:rsidRPr="0078224F">
              <w:rPr>
                <w:rStyle w:val="Hyperlink"/>
                <w:noProof/>
              </w:rPr>
              <w:t>8.5.1</w:t>
            </w:r>
            <w:r w:rsidR="001D398B">
              <w:rPr>
                <w:rFonts w:eastAsiaTheme="minorEastAsia" w:cstheme="minorBidi"/>
                <w:noProof/>
                <w:sz w:val="24"/>
                <w:szCs w:val="24"/>
                <w:lang w:val="en-SE" w:eastAsia="en-GB"/>
              </w:rPr>
              <w:tab/>
            </w:r>
            <w:r w:rsidR="001D398B" w:rsidRPr="0078224F">
              <w:rPr>
                <w:rStyle w:val="Hyperlink"/>
                <w:noProof/>
              </w:rPr>
              <w:t>Transparency and empowerment</w:t>
            </w:r>
            <w:r w:rsidR="001D398B">
              <w:rPr>
                <w:noProof/>
                <w:webHidden/>
              </w:rPr>
              <w:tab/>
            </w:r>
            <w:r w:rsidR="001D398B">
              <w:rPr>
                <w:noProof/>
                <w:webHidden/>
              </w:rPr>
              <w:fldChar w:fldCharType="begin"/>
            </w:r>
            <w:r w:rsidR="001D398B">
              <w:rPr>
                <w:noProof/>
                <w:webHidden/>
              </w:rPr>
              <w:instrText xml:space="preserve"> PAGEREF _Toc134697525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4690A76" w14:textId="2FA35660"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6" w:history="1">
            <w:r w:rsidR="001D398B" w:rsidRPr="0078224F">
              <w:rPr>
                <w:rStyle w:val="Hyperlink"/>
                <w:noProof/>
              </w:rPr>
              <w:t>8.5.2</w:t>
            </w:r>
            <w:r w:rsidR="001D398B">
              <w:rPr>
                <w:rFonts w:eastAsiaTheme="minorEastAsia" w:cstheme="minorBidi"/>
                <w:noProof/>
                <w:sz w:val="24"/>
                <w:szCs w:val="24"/>
                <w:lang w:val="en-SE" w:eastAsia="en-GB"/>
              </w:rPr>
              <w:tab/>
            </w:r>
            <w:r w:rsidR="001D398B" w:rsidRPr="0078224F">
              <w:rPr>
                <w:rStyle w:val="Hyperlink"/>
                <w:noProof/>
              </w:rPr>
              <w:t>Impact of Interaction Design</w:t>
            </w:r>
            <w:r w:rsidR="001D398B">
              <w:rPr>
                <w:noProof/>
                <w:webHidden/>
              </w:rPr>
              <w:tab/>
            </w:r>
            <w:r w:rsidR="001D398B">
              <w:rPr>
                <w:noProof/>
                <w:webHidden/>
              </w:rPr>
              <w:fldChar w:fldCharType="begin"/>
            </w:r>
            <w:r w:rsidR="001D398B">
              <w:rPr>
                <w:noProof/>
                <w:webHidden/>
              </w:rPr>
              <w:instrText xml:space="preserve"> PAGEREF _Toc134697526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CC301A6" w14:textId="520B7A9D"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27" w:history="1">
            <w:r w:rsidR="001D398B" w:rsidRPr="0078224F">
              <w:rPr>
                <w:rStyle w:val="Hyperlink"/>
                <w:noProof/>
              </w:rPr>
              <w:t>8.6</w:t>
            </w:r>
            <w:r w:rsidR="001D398B">
              <w:rPr>
                <w:rFonts w:eastAsiaTheme="minorEastAsia" w:cstheme="minorBidi"/>
                <w:b w:val="0"/>
                <w:bCs w:val="0"/>
                <w:noProof/>
                <w:sz w:val="24"/>
                <w:szCs w:val="24"/>
                <w:lang w:val="en-SE" w:eastAsia="en-GB"/>
              </w:rPr>
              <w:tab/>
            </w:r>
            <w:r w:rsidR="001D398B" w:rsidRPr="0078224F">
              <w:rPr>
                <w:rStyle w:val="Hyperlink"/>
                <w:noProof/>
              </w:rPr>
              <w:t>Governance</w:t>
            </w:r>
            <w:r w:rsidR="001D398B">
              <w:rPr>
                <w:noProof/>
                <w:webHidden/>
              </w:rPr>
              <w:tab/>
            </w:r>
            <w:r w:rsidR="001D398B">
              <w:rPr>
                <w:noProof/>
                <w:webHidden/>
              </w:rPr>
              <w:fldChar w:fldCharType="begin"/>
            </w:r>
            <w:r w:rsidR="001D398B">
              <w:rPr>
                <w:noProof/>
                <w:webHidden/>
              </w:rPr>
              <w:instrText xml:space="preserve"> PAGEREF _Toc134697527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022FA4D" w14:textId="1E0E2F0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8" w:history="1">
            <w:r w:rsidR="001D398B" w:rsidRPr="0078224F">
              <w:rPr>
                <w:rStyle w:val="Hyperlink"/>
                <w:noProof/>
              </w:rPr>
              <w:t>8.6.1</w:t>
            </w:r>
            <w:r w:rsidR="001D398B">
              <w:rPr>
                <w:rFonts w:eastAsiaTheme="minorEastAsia" w:cstheme="minorBidi"/>
                <w:noProof/>
                <w:sz w:val="24"/>
                <w:szCs w:val="24"/>
                <w:lang w:val="en-SE" w:eastAsia="en-GB"/>
              </w:rPr>
              <w:tab/>
            </w:r>
            <w:r w:rsidR="001D398B" w:rsidRPr="0078224F">
              <w:rPr>
                <w:rStyle w:val="Hyperlink"/>
                <w:noProof/>
              </w:rPr>
              <w:t>A real issue</w:t>
            </w:r>
            <w:r w:rsidR="001D398B">
              <w:rPr>
                <w:noProof/>
                <w:webHidden/>
              </w:rPr>
              <w:tab/>
            </w:r>
            <w:r w:rsidR="001D398B">
              <w:rPr>
                <w:noProof/>
                <w:webHidden/>
              </w:rPr>
              <w:fldChar w:fldCharType="begin"/>
            </w:r>
            <w:r w:rsidR="001D398B">
              <w:rPr>
                <w:noProof/>
                <w:webHidden/>
              </w:rPr>
              <w:instrText xml:space="preserve"> PAGEREF _Toc134697528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58E909E7" w14:textId="513A510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9" w:history="1">
            <w:r w:rsidR="001D398B" w:rsidRPr="0078224F">
              <w:rPr>
                <w:rStyle w:val="Hyperlink"/>
                <w:noProof/>
              </w:rPr>
              <w:t>8.6.2</w:t>
            </w:r>
            <w:r w:rsidR="001D398B">
              <w:rPr>
                <w:rFonts w:eastAsiaTheme="minorEastAsia" w:cstheme="minorBidi"/>
                <w:noProof/>
                <w:sz w:val="24"/>
                <w:szCs w:val="24"/>
                <w:lang w:val="en-SE" w:eastAsia="en-GB"/>
              </w:rPr>
              <w:tab/>
            </w:r>
            <w:r w:rsidR="001D398B" w:rsidRPr="0078224F">
              <w:rPr>
                <w:rStyle w:val="Hyperlink"/>
                <w:noProof/>
              </w:rPr>
              <w:t>Accountability</w:t>
            </w:r>
            <w:r w:rsidR="001D398B">
              <w:rPr>
                <w:noProof/>
                <w:webHidden/>
              </w:rPr>
              <w:tab/>
            </w:r>
            <w:r w:rsidR="001D398B">
              <w:rPr>
                <w:noProof/>
                <w:webHidden/>
              </w:rPr>
              <w:fldChar w:fldCharType="begin"/>
            </w:r>
            <w:r w:rsidR="001D398B">
              <w:rPr>
                <w:noProof/>
                <w:webHidden/>
              </w:rPr>
              <w:instrText xml:space="preserve"> PAGEREF _Toc134697529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7F2DCA04" w14:textId="15DF274F"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30" w:history="1">
            <w:r w:rsidR="001D398B" w:rsidRPr="0078224F">
              <w:rPr>
                <w:rStyle w:val="Hyperlink"/>
                <w:noProof/>
              </w:rPr>
              <w:t>8.7</w:t>
            </w:r>
            <w:r w:rsidR="001D398B">
              <w:rPr>
                <w:rFonts w:eastAsiaTheme="minorEastAsia" w:cstheme="minorBidi"/>
                <w:b w:val="0"/>
                <w:bCs w:val="0"/>
                <w:noProof/>
                <w:sz w:val="24"/>
                <w:szCs w:val="24"/>
                <w:lang w:val="en-SE" w:eastAsia="en-GB"/>
              </w:rPr>
              <w:tab/>
            </w:r>
            <w:r w:rsidR="001D398B" w:rsidRPr="0078224F">
              <w:rPr>
                <w:rStyle w:val="Hyperlink"/>
                <w:noProof/>
              </w:rPr>
              <w:t>Future work</w:t>
            </w:r>
            <w:r w:rsidR="001D398B">
              <w:rPr>
                <w:noProof/>
                <w:webHidden/>
              </w:rPr>
              <w:tab/>
            </w:r>
            <w:r w:rsidR="001D398B">
              <w:rPr>
                <w:noProof/>
                <w:webHidden/>
              </w:rPr>
              <w:fldChar w:fldCharType="begin"/>
            </w:r>
            <w:r w:rsidR="001D398B">
              <w:rPr>
                <w:noProof/>
                <w:webHidden/>
              </w:rPr>
              <w:instrText xml:space="preserve"> PAGEREF _Toc134697530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AAC07A6" w14:textId="6BEBD2F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1" w:history="1">
            <w:r w:rsidR="001D398B" w:rsidRPr="0078224F">
              <w:rPr>
                <w:rStyle w:val="Hyperlink"/>
                <w:noProof/>
              </w:rPr>
              <w:t>8.7.1</w:t>
            </w:r>
            <w:r w:rsidR="001D398B">
              <w:rPr>
                <w:rFonts w:eastAsiaTheme="minorEastAsia" w:cstheme="minorBidi"/>
                <w:noProof/>
                <w:sz w:val="24"/>
                <w:szCs w:val="24"/>
                <w:lang w:val="en-SE" w:eastAsia="en-GB"/>
              </w:rPr>
              <w:tab/>
            </w:r>
            <w:r w:rsidR="001D398B" w:rsidRPr="0078224F">
              <w:rPr>
                <w:rStyle w:val="Hyperlink"/>
                <w:noProof/>
              </w:rPr>
              <w:t>Prototype: Purpose and implications for IKEA</w:t>
            </w:r>
            <w:r w:rsidR="001D398B">
              <w:rPr>
                <w:noProof/>
                <w:webHidden/>
              </w:rPr>
              <w:tab/>
            </w:r>
            <w:r w:rsidR="001D398B">
              <w:rPr>
                <w:noProof/>
                <w:webHidden/>
              </w:rPr>
              <w:fldChar w:fldCharType="begin"/>
            </w:r>
            <w:r w:rsidR="001D398B">
              <w:rPr>
                <w:noProof/>
                <w:webHidden/>
              </w:rPr>
              <w:instrText xml:space="preserve"> PAGEREF _Toc134697531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54AE1916" w14:textId="4BEBBB33"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2" w:history="1">
            <w:r w:rsidR="001D398B" w:rsidRPr="0078224F">
              <w:rPr>
                <w:rStyle w:val="Hyperlink"/>
                <w:noProof/>
              </w:rPr>
              <w:t>8.7.2</w:t>
            </w:r>
            <w:r w:rsidR="001D398B">
              <w:rPr>
                <w:rFonts w:eastAsiaTheme="minorEastAsia" w:cstheme="minorBidi"/>
                <w:noProof/>
                <w:sz w:val="24"/>
                <w:szCs w:val="24"/>
                <w:lang w:val="en-SE" w:eastAsia="en-GB"/>
              </w:rPr>
              <w:tab/>
            </w:r>
            <w:r w:rsidR="001D398B" w:rsidRPr="0078224F">
              <w:rPr>
                <w:rStyle w:val="Hyperlink"/>
                <w:noProof/>
              </w:rPr>
              <w:t>Prototype: Implications for research</w:t>
            </w:r>
            <w:r w:rsidR="001D398B">
              <w:rPr>
                <w:noProof/>
                <w:webHidden/>
              </w:rPr>
              <w:tab/>
            </w:r>
            <w:r w:rsidR="001D398B">
              <w:rPr>
                <w:noProof/>
                <w:webHidden/>
              </w:rPr>
              <w:fldChar w:fldCharType="begin"/>
            </w:r>
            <w:r w:rsidR="001D398B">
              <w:rPr>
                <w:noProof/>
                <w:webHidden/>
              </w:rPr>
              <w:instrText xml:space="preserve"> PAGEREF _Toc134697532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36053A28" w14:textId="03B0AA2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3" w:history="1">
            <w:r w:rsidR="001D398B" w:rsidRPr="0078224F">
              <w:rPr>
                <w:rStyle w:val="Hyperlink"/>
                <w:noProof/>
              </w:rPr>
              <w:t>8.7.3</w:t>
            </w:r>
            <w:r w:rsidR="001D398B">
              <w:rPr>
                <w:rFonts w:eastAsiaTheme="minorEastAsia" w:cstheme="minorBidi"/>
                <w:noProof/>
                <w:sz w:val="24"/>
                <w:szCs w:val="24"/>
                <w:lang w:val="en-SE" w:eastAsia="en-GB"/>
              </w:rPr>
              <w:tab/>
            </w:r>
            <w:r w:rsidR="001D398B" w:rsidRPr="0078224F">
              <w:rPr>
                <w:rStyle w:val="Hyperlink"/>
                <w:noProof/>
              </w:rPr>
              <w:t>Future work</w:t>
            </w:r>
            <w:r w:rsidR="001D398B">
              <w:rPr>
                <w:noProof/>
                <w:webHidden/>
              </w:rPr>
              <w:tab/>
            </w:r>
            <w:r w:rsidR="001D398B">
              <w:rPr>
                <w:noProof/>
                <w:webHidden/>
              </w:rPr>
              <w:fldChar w:fldCharType="begin"/>
            </w:r>
            <w:r w:rsidR="001D398B">
              <w:rPr>
                <w:noProof/>
                <w:webHidden/>
              </w:rPr>
              <w:instrText xml:space="preserve"> PAGEREF _Toc134697533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194F038" w14:textId="197171B2"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34" w:history="1">
            <w:r w:rsidR="001D398B" w:rsidRPr="0078224F">
              <w:rPr>
                <w:rStyle w:val="Hyperlink"/>
                <w:noProof/>
              </w:rPr>
              <w:t>9</w:t>
            </w:r>
            <w:r w:rsidR="001D398B">
              <w:rPr>
                <w:rFonts w:eastAsiaTheme="minorEastAsia" w:cstheme="minorBidi"/>
                <w:b w:val="0"/>
                <w:bCs w:val="0"/>
                <w:i w:val="0"/>
                <w:iCs w:val="0"/>
                <w:noProof/>
                <w:lang w:val="en-SE" w:eastAsia="en-GB"/>
              </w:rPr>
              <w:tab/>
            </w:r>
            <w:r w:rsidR="001D398B" w:rsidRPr="0078224F">
              <w:rPr>
                <w:rStyle w:val="Hyperlink"/>
                <w:noProof/>
              </w:rPr>
              <w:t>Conclusion</w:t>
            </w:r>
            <w:r w:rsidR="001D398B">
              <w:rPr>
                <w:noProof/>
                <w:webHidden/>
              </w:rPr>
              <w:tab/>
            </w:r>
            <w:r w:rsidR="001D398B">
              <w:rPr>
                <w:noProof/>
                <w:webHidden/>
              </w:rPr>
              <w:fldChar w:fldCharType="begin"/>
            </w:r>
            <w:r w:rsidR="001D398B">
              <w:rPr>
                <w:noProof/>
                <w:webHidden/>
              </w:rPr>
              <w:instrText xml:space="preserve"> PAGEREF _Toc134697534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49D04619" w14:textId="09FF8798" w:rsidR="001D398B" w:rsidRDefault="00000000">
          <w:pPr>
            <w:pStyle w:val="TOC1"/>
            <w:tabs>
              <w:tab w:val="left" w:pos="660"/>
              <w:tab w:val="right" w:leader="dot" w:pos="7395"/>
            </w:tabs>
            <w:rPr>
              <w:rFonts w:eastAsiaTheme="minorEastAsia" w:cstheme="minorBidi"/>
              <w:b w:val="0"/>
              <w:bCs w:val="0"/>
              <w:i w:val="0"/>
              <w:iCs w:val="0"/>
              <w:noProof/>
              <w:lang w:val="en-SE" w:eastAsia="en-GB"/>
            </w:rPr>
          </w:pPr>
          <w:hyperlink w:anchor="_Toc134697535" w:history="1">
            <w:r w:rsidR="001D398B" w:rsidRPr="0078224F">
              <w:rPr>
                <w:rStyle w:val="Hyperlink"/>
                <w:noProof/>
              </w:rPr>
              <w:t>10</w:t>
            </w:r>
            <w:r w:rsidR="001D398B">
              <w:rPr>
                <w:rFonts w:eastAsiaTheme="minorEastAsia" w:cstheme="minorBidi"/>
                <w:b w:val="0"/>
                <w:bCs w:val="0"/>
                <w:i w:val="0"/>
                <w:iCs w:val="0"/>
                <w:noProof/>
                <w:lang w:val="en-SE" w:eastAsia="en-GB"/>
              </w:rPr>
              <w:tab/>
            </w:r>
            <w:r w:rsidR="001D398B" w:rsidRPr="0078224F">
              <w:rPr>
                <w:rStyle w:val="Hyperlink"/>
                <w:noProof/>
              </w:rPr>
              <w:t>References</w:t>
            </w:r>
            <w:r w:rsidR="001D398B">
              <w:rPr>
                <w:noProof/>
                <w:webHidden/>
              </w:rPr>
              <w:tab/>
            </w:r>
            <w:r w:rsidR="001D398B">
              <w:rPr>
                <w:noProof/>
                <w:webHidden/>
              </w:rPr>
              <w:fldChar w:fldCharType="begin"/>
            </w:r>
            <w:r w:rsidR="001D398B">
              <w:rPr>
                <w:noProof/>
                <w:webHidden/>
              </w:rPr>
              <w:instrText xml:space="preserve"> PAGEREF _Toc134697535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1E5913F" w14:textId="3753EAB9"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697479"/>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697480"/>
      <w:r w:rsidRPr="004560CB">
        <w:rPr>
          <w:lang w:val="en-GB"/>
        </w:rPr>
        <w:t>Context</w:t>
      </w:r>
      <w:bookmarkEnd w:id="4"/>
    </w:p>
    <w:p w14:paraId="1FE47859" w14:textId="22AF3B0B"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The advent of the digital computer with a visual interface </w:t>
      </w:r>
      <w:r w:rsidR="00982CB0">
        <w:t>introduced new methods of visualisation design</w:t>
      </w:r>
      <w:r w:rsidR="00FF429B">
        <w:t xml:space="preserve"> not possible before</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 novel </w:t>
      </w:r>
      <w:r w:rsidR="005B4150">
        <w:t>approaches</w:t>
      </w:r>
      <w:r w:rsidR="00742978">
        <w:t xml:space="preserve"> to the field.</w:t>
      </w:r>
    </w:p>
    <w:p w14:paraId="13D611B8" w14:textId="2FF68E82" w:rsidR="0031416B" w:rsidRDefault="0002162B" w:rsidP="0031416B">
      <w:r>
        <w:t>Another seminal addition to Informational Design in the computer age is “</w:t>
      </w:r>
      <w:r>
        <w:rPr>
          <w:i/>
          <w:iCs/>
        </w:rPr>
        <w:t>The Eyes Have It: A Task by Data Type Taxonomy for Information Visualisation</w:t>
      </w:r>
      <w:r>
        <w:t>”</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Shneiderman</w:t>
      </w:r>
      <w:r w:rsidR="007A3C4D">
        <w:t>’s</w:t>
      </w:r>
      <w:r w:rsidR="007A3C4D">
        <w:t xml:space="preserve">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7B81C3E" w:rsidR="001D36AB" w:rsidRPr="001D36AB" w:rsidRDefault="002932E2" w:rsidP="001D36AB">
      <w:r>
        <w:lastRenderedPageBreak/>
        <w:t>The mantra relates to how humans cognitively organise and perceive data</w:t>
      </w:r>
      <w:r w:rsidR="00B92724">
        <w:t xml:space="preserve"> and how designers can leverage that knowledge</w:t>
      </w:r>
      <w:r>
        <w:t xml:space="preserve">. </w:t>
      </w:r>
      <w:r w:rsidR="00B92724">
        <w:t>Instead of revealing all data at once</w:t>
      </w:r>
      <w:r w:rsidR="00B907CB">
        <w:t xml:space="preserve">, display a minimised summary </w:t>
      </w:r>
      <w:r w:rsidR="002353EA">
        <w:t>that the user can</w:t>
      </w:r>
      <w:r w:rsidR="00B907CB">
        <w:t xml:space="preserve"> interact with and filter to get more detailed information</w:t>
      </w:r>
      <w:r w:rsidR="0044382F">
        <w:t>. This user flow externalises cognition from the user, as Bertin and Barbut would say</w:t>
      </w:r>
      <w:r w:rsidR="002353EA">
        <w:t>, and creates a better user experience.</w:t>
      </w:r>
    </w:p>
    <w:p w14:paraId="6BF34FBD" w14:textId="0CF43B28"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0461DE">
        <w:t xml:space="preserve">Figure </w:t>
      </w:r>
      <w:r w:rsidR="000461DE">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33D8BA4D"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2A070217" w:rsidR="009A4496" w:rsidRPr="004560CB" w:rsidRDefault="00495970" w:rsidP="009A4496">
      <w:r>
        <w:t xml:space="preserve">Each field has methodology and processes internally,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sidRPr="00CC5635">
        <w:rPr>
          <w:i/>
          <w:iCs/>
        </w:rPr>
      </w:r>
      <w:r w:rsidR="00CC5635">
        <w:rPr>
          <w:i/>
          <w:iCs/>
        </w:rPr>
        <w:instrText xml:space="preserve"> \* MERGEFORMAT </w:instrText>
      </w:r>
      <w:r w:rsidR="00CC5635" w:rsidRPr="00CC5635">
        <w:rPr>
          <w:i/>
          <w:iCs/>
        </w:rPr>
        <w:fldChar w:fldCharType="separate"/>
      </w:r>
      <w:r w:rsidR="00CC5635" w:rsidRPr="00CC5635">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approach data visualisation, not as a computer scientist or a graphic designer, but rather as a researcher that connects all parts of the design process.</w:t>
      </w:r>
    </w:p>
    <w:p w14:paraId="40AB4795" w14:textId="7E641CDA" w:rsidR="00503521" w:rsidRDefault="00503521" w:rsidP="00F65963">
      <w:r w:rsidRPr="004560CB">
        <w:t>There are several different commercial mapping solutions available for a multitude of purposes. For data analytics and statistics</w:t>
      </w:r>
      <w:r w:rsidR="00555B6D" w:rsidRPr="004560CB">
        <w:t>,</w:t>
      </w:r>
      <w:r w:rsidRPr="004560CB">
        <w:t xml:space="preserve"> there are Microsoft BI, Tableau, Google Sheets, and Excel </w:t>
      </w:r>
      <w:r w:rsidRPr="004560CB">
        <w:fldChar w:fldCharType="begin"/>
      </w:r>
      <w:r w:rsidR="00D2477B" w:rsidRPr="004560CB">
        <w:instrText xml:space="preserve"> ADDIN ZOTERO_ITEM CSL_CITATION {"citationID":"YSErmQiH","properties":{"formattedCitation":"(Google, 2023b; Microsoft, 2023a, 2023b; Tableau, 2023)","plainCitation":"(Google, 2023b; Microsoft, 2023a, 2023b; Tableau, 2023)","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label":"page"},{"id":705,"uris":["http://zotero.org/users/11020722/items/IGC6VV9V"],"itemData":{"id":705,"type":"webpage","container-title":"Datavisualisering","title":"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Pr="004560CB">
        <w:fldChar w:fldCharType="separate"/>
      </w:r>
      <w:r w:rsidR="00D2477B" w:rsidRPr="004560CB">
        <w:rPr>
          <w:noProof/>
        </w:rPr>
        <w:t>(Google, 2023b; Microsoft, 2023a, 2023b; Tableau, 2023)</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w:t>
      </w:r>
      <w:r w:rsidR="00F27856">
        <w:t>:</w:t>
      </w:r>
      <w:r w:rsidR="00A52B4E">
        <w:t xml:space="preserv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314A36">
        <w:instrText xml:space="preserve"> ADDIN ZOTERO_ITEM CSL_CITATION {"citationID":"SUiIklYk","properties":{"formattedCitation":"(cycle.travel, 2023; Thunderforest, 2023)","plainCitation":"(cycle.travel, 2023; Thunderforest, 2023)","noteIndex":0},"citationItems":[{"id":723,"uris":["http://zotero.org/users/11020722/items/UFZI5WFS"],"itemData":{"id":723,"type":"webpage","abstract":"Plan a bike route on traffic-free cycleways and quiet roads. Unique mapping, route photos, and free PDF and GPX downloads.","container-title":"| Cycle route planner | cycle.travel","title":"Bike map","URL":"https://cycle.travel/map","author":[{"family":"cycle.travel","given":""}],"accessed":{"date-parts":[["2023",5,12]]},"issued":{"date-parts":[["2023"]]}}},{"id":724,"uris":["http://zotero.org/users/11020722/items/UE7H7D95"],"itemData":{"id":724,"type":"webpage","container-title":"The OpenStreetMap Cycle Map","title":"OpenCycleMap","URL":"https://www.opencyclemap.org/","author":[{"family":"Thunderforest","given":""}],"accessed":{"date-parts":[["2023",5,12]]},"issued":{"date-parts":[["2023"]]}}}],"schema":"https://github.com/citation-style-language/schema/raw/master/csl-citation.json"} </w:instrText>
      </w:r>
      <w:r w:rsidR="00314A36">
        <w:fldChar w:fldCharType="separate"/>
      </w:r>
      <w:r w:rsidR="00314A36">
        <w:rPr>
          <w:noProof/>
        </w:rPr>
        <w:t>(cycle.travel, 2023; Thunderforest,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6DCCB398" w:rsidR="00BA4F8B" w:rsidRPr="004560CB" w:rsidRDefault="00BA4F8B" w:rsidP="00F65963">
      <w:r>
        <w:t xml:space="preserve">With the highly technological society we </w:t>
      </w:r>
      <w:r w:rsidR="008D3106">
        <w:t>live in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understand</w:t>
      </w:r>
      <w:r w:rsidR="00D77026">
        <w:t xml:space="preserve">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r>
        <w:t>Software Development Governance</w:t>
      </w:r>
    </w:p>
    <w:p w14:paraId="6A9E1757" w14:textId="3951DC73"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741F6D">
        <w:t xml:space="preserve">And what determines who is accountable for </w:t>
      </w:r>
      <w:r w:rsidR="009305CC">
        <w:t xml:space="preserve">the </w:t>
      </w:r>
      <w:r w:rsidR="00741F6D">
        <w:t>software?</w:t>
      </w:r>
    </w:p>
    <w:p w14:paraId="00678CDF" w14:textId="356CDCF6" w:rsidR="00537398" w:rsidRDefault="00C4102B" w:rsidP="00537398">
      <w:r>
        <w:lastRenderedPageBreak/>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13F3EB9D" w14:textId="56372896" w:rsidR="00741F6D" w:rsidRPr="00E055C0" w:rsidRDefault="00741F6D" w:rsidP="00E055C0">
      <w:pPr>
        <w:pStyle w:val="ListParagraph"/>
        <w:numPr>
          <w:ilvl w:val="0"/>
          <w:numId w:val="44"/>
        </w:numPr>
        <w:rPr>
          <w:i/>
          <w:iCs/>
        </w:rPr>
      </w:pPr>
      <w:r w:rsidRPr="00E055C0">
        <w:rPr>
          <w:i/>
          <w:iCs/>
        </w:rPr>
        <w:t>“</w:t>
      </w:r>
      <w:r w:rsidR="00E055C0" w:rsidRPr="00E055C0">
        <w:rPr>
          <w:i/>
          <w:iCs/>
        </w:rPr>
        <w:t>Establishing chains of responsibility, authority and communication to empower people within a software development organization (static or structural component of governance)</w:t>
      </w:r>
      <w:r w:rsidRPr="00E055C0">
        <w:rPr>
          <w:i/>
          <w:iCs/>
        </w:rPr>
        <w:t>”</w:t>
      </w:r>
      <w:r w:rsidR="00093C9E">
        <w:rPr>
          <w:i/>
          <w:iCs/>
        </w:rPr>
        <w:t xml:space="preserve"> </w:t>
      </w:r>
      <w:r w:rsidR="00093C9E" w:rsidRPr="00093C9E">
        <w:fldChar w:fldCharType="begin"/>
      </w:r>
      <w:r w:rsidR="00093C9E" w:rsidRPr="00093C9E">
        <w:instrText xml:space="preserve"> ADDIN ZOTERO_ITEM CSL_CITATION {"citationID":"7xBPCMC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7B7D3285" w14:textId="7D3E1CF7" w:rsidR="00E055C0" w:rsidRDefault="00E055C0" w:rsidP="00E055C0">
      <w:pPr>
        <w:pStyle w:val="ListParagraph"/>
        <w:numPr>
          <w:ilvl w:val="0"/>
          <w:numId w:val="44"/>
        </w:numPr>
      </w:pPr>
      <w:r>
        <w:rPr>
          <w:i/>
          <w:iCs/>
        </w:rPr>
        <w:t>“</w:t>
      </w:r>
      <w:r w:rsidR="0065465C" w:rsidRPr="0065465C">
        <w:rPr>
          <w:i/>
          <w:iCs/>
        </w:rPr>
        <w:t>Establishing measurement and control mechanisms to enable software developers, project managers and others within a software development organization to carry out their roles and responsibilities (dynamic or measurement component of governance)</w:t>
      </w:r>
      <w:r>
        <w:rPr>
          <w:i/>
          <w:iCs/>
        </w:rPr>
        <w:t>”</w:t>
      </w:r>
      <w:r w:rsidR="00093C9E" w:rsidRPr="00093C9E">
        <w:t xml:space="preserve"> </w:t>
      </w:r>
      <w:r w:rsidR="00093C9E" w:rsidRPr="00093C9E">
        <w:fldChar w:fldCharType="begin"/>
      </w:r>
      <w:r w:rsidR="0031416B">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4EA6E3C1"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FD502C">
        <w:t xml:space="preserve">which will be shown later in the </w:t>
      </w:r>
      <w:r w:rsidR="00FD502C">
        <w:fldChar w:fldCharType="begin"/>
      </w:r>
      <w:r w:rsidR="00FD502C">
        <w:instrText xml:space="preserve"> REF _Ref134714947 \h </w:instrText>
      </w:r>
      <w:r w:rsidR="00FD502C">
        <w:fldChar w:fldCharType="separate"/>
      </w:r>
      <w:r w:rsidR="00FD502C"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FD502C"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6" w:name="_Toc134697483"/>
      <w:r w:rsidRPr="004560CB">
        <w:t>Background</w:t>
      </w:r>
      <w:bookmarkEnd w:id="6"/>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w:t>
      </w:r>
      <w:r w:rsidR="00F21436" w:rsidRPr="004560CB">
        <w:lastRenderedPageBreak/>
        <w:t xml:space="preserve">(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94797D" w:rsidR="00F21436" w:rsidRPr="004560CB" w:rsidRDefault="00F21436" w:rsidP="00F21436">
      <w:r w:rsidRPr="004560CB">
        <w:t xml:space="preserve">Firstly, several attempts have been made to map </w:t>
      </w:r>
      <w:r w:rsidR="00FC1A87" w:rsidRPr="004560CB">
        <w:t>the digital landscape. However</w:t>
      </w:r>
      <w:r w:rsidRPr="004560CB">
        <w:t>, most mapping solutions have been limited to one viewpoint</w:t>
      </w:r>
      <w:r w:rsidR="00FC1A87" w:rsidRPr="004560CB">
        <w:t>,</w:t>
      </w:r>
      <w:r w:rsidRPr="004560CB">
        <w:t xml:space="preserve"> such as technical, process or IT solutions</w:t>
      </w:r>
      <w:r w:rsidR="00FC1A87" w:rsidRPr="004560CB">
        <w:t>,</w:t>
      </w:r>
      <w:r w:rsidRPr="004560CB">
        <w:t xml:space="preserve"> limiting their usefulness when applying them elsewhere.</w:t>
      </w:r>
    </w:p>
    <w:p w14:paraId="785E0639" w14:textId="6F34117F" w:rsidR="00F21436" w:rsidRPr="004560CB" w:rsidRDefault="00F21436" w:rsidP="00F21436">
      <w:r w:rsidRPr="004560CB">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7" w:name="_Toc134697484"/>
      <w:r w:rsidRPr="004560CB">
        <w:t>Delimitations</w:t>
      </w:r>
      <w:bookmarkEnd w:id="7"/>
    </w:p>
    <w:p w14:paraId="04D56CF2" w14:textId="466C2BB1" w:rsidR="00F831C0" w:rsidRPr="004560CB" w:rsidRDefault="002D1A4B" w:rsidP="00F831C0">
      <w:r w:rsidRPr="004560CB">
        <w:t>This project has several stakeholders with differing stakes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7C15243E"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6E434441" w14:textId="582D68E9" w:rsidR="00D80233" w:rsidRPr="004560CB" w:rsidRDefault="00B2127E" w:rsidP="00A62EDA">
      <w:r w:rsidRPr="004560CB">
        <w:t xml:space="preserve">Lastly, since this is an academic report as a part of a bachelor's thesis, </w:t>
      </w:r>
      <w:r w:rsidR="00B05F31" w:rsidRPr="004560CB">
        <w:t>its</w:t>
      </w:r>
      <w:r w:rsidRPr="004560CB">
        <w:t xml:space="preserve"> </w:t>
      </w:r>
      <w:r w:rsidR="00610FD3" w:rsidRPr="004560CB">
        <w:t>primary</w:t>
      </w:r>
      <w:r w:rsidRPr="004560CB">
        <w:t xml:space="preserve"> purpose is to </w:t>
      </w:r>
      <w:r w:rsidR="0013614A" w:rsidRPr="004560CB">
        <w:t xml:space="preserve">present a novel contribution to Interaction Design. Therefore, </w:t>
      </w:r>
      <w:r w:rsidR="00610FD3" w:rsidRPr="004560CB">
        <w:t>the problem statement and final design may be</w:t>
      </w:r>
      <w:r w:rsidR="0013614A" w:rsidRPr="004560CB">
        <w:t xml:space="preserve"> privy to change during the design process.</w:t>
      </w:r>
    </w:p>
    <w:p w14:paraId="27B7CDFB" w14:textId="17D9C74E" w:rsidR="001145F4" w:rsidRPr="004560CB" w:rsidRDefault="001145F4" w:rsidP="001145F4">
      <w:pPr>
        <w:pStyle w:val="Heading2"/>
        <w:rPr>
          <w:lang w:val="en-GB"/>
        </w:rPr>
      </w:pPr>
      <w:bookmarkStart w:id="8" w:name="_Toc134697485"/>
      <w:r w:rsidRPr="004560CB">
        <w:rPr>
          <w:lang w:val="en-GB"/>
        </w:rPr>
        <w:lastRenderedPageBreak/>
        <w:t>Related works</w:t>
      </w:r>
      <w:bookmarkEnd w:id="8"/>
    </w:p>
    <w:p w14:paraId="1A848FE4" w14:textId="026F4138" w:rsidR="000249FB" w:rsidRPr="004560CB" w:rsidRDefault="000249FB" w:rsidP="000249FB">
      <w:pPr>
        <w:pStyle w:val="Heading3"/>
      </w:pPr>
      <w:bookmarkStart w:id="9" w:name="_Toc134697486"/>
      <w:r w:rsidRPr="004560CB">
        <w:t>Connected Papers</w:t>
      </w:r>
      <w:bookmarkEnd w:id="9"/>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9"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0EE1CF8D" w:rsidR="00E2041F" w:rsidRPr="004560CB" w:rsidRDefault="00E2041F" w:rsidP="00E2041F">
      <w:pPr>
        <w:pStyle w:val="Caption"/>
        <w:jc w:val="center"/>
        <w:rPr>
          <w:iCs w:val="0"/>
        </w:rPr>
      </w:pPr>
      <w:bookmarkStart w:id="10" w:name="_Ref134443104"/>
      <w:r w:rsidRPr="004560CB">
        <w:t xml:space="preserve">Figure </w:t>
      </w:r>
      <w:r w:rsidRPr="004560CB">
        <w:fldChar w:fldCharType="begin"/>
      </w:r>
      <w:r w:rsidRPr="004560CB">
        <w:instrText xml:space="preserve"> SEQ Figure \* ARABIC </w:instrText>
      </w:r>
      <w:r w:rsidRPr="004560CB">
        <w:fldChar w:fldCharType="separate"/>
      </w:r>
      <w:r w:rsidR="00814C20">
        <w:rPr>
          <w:noProof/>
        </w:rPr>
        <w:t>2</w:t>
      </w:r>
      <w:r w:rsidRPr="004560CB">
        <w:fldChar w:fldCharType="end"/>
      </w:r>
      <w:bookmarkEnd w:id="10"/>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52CD8C07"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1D398B" w:rsidRPr="004560CB">
        <w:t xml:space="preserve">Figure </w:t>
      </w:r>
      <w:r w:rsidR="001D398B">
        <w:rPr>
          <w:noProof/>
        </w:rPr>
        <w:t>1</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r w:rsidR="005921AD" w:rsidRPr="004560CB">
        <w:rPr>
          <w:iCs/>
        </w:rPr>
        <w:t>similar to</w:t>
      </w:r>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22BA6126"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5325C2E3" w:rsidR="00995152" w:rsidRPr="004560CB" w:rsidRDefault="007572D1" w:rsidP="00174A98">
      <w:pPr>
        <w:pStyle w:val="ListParagraph"/>
        <w:numPr>
          <w:ilvl w:val="0"/>
          <w:numId w:val="39"/>
        </w:numPr>
        <w:rPr>
          <w:iCs/>
        </w:rPr>
      </w:pPr>
      <w:r w:rsidRPr="004560CB">
        <w:rPr>
          <w:iCs/>
        </w:rPr>
        <w:lastRenderedPageBreak/>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623FF43E"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s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1" w:name="_Toc134697487"/>
      <w:r w:rsidRPr="004560CB">
        <w:t>Sense.us</w:t>
      </w:r>
      <w:bookmarkEnd w:id="11"/>
    </w:p>
    <w:p w14:paraId="3A48D355" w14:textId="06005C86" w:rsidR="00182795" w:rsidRPr="004560CB" w:rsidRDefault="00182795" w:rsidP="00182795">
      <w:r w:rsidRPr="004560CB">
        <w:fldChar w:fldCharType="begin"/>
      </w:r>
      <w:r w:rsidRPr="004560CB">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presents a design that implements aspects of asynchronous collaboration in a data visualisation program, </w:t>
      </w:r>
      <w:r w:rsidRPr="004560CB">
        <w:rPr>
          <w:i/>
          <w:iCs/>
        </w:rPr>
        <w:t>sense.us (</w:t>
      </w:r>
      <w:r w:rsidRPr="004560CB">
        <w:rPr>
          <w:i/>
          <w:iCs/>
        </w:rPr>
        <w:fldChar w:fldCharType="begin"/>
      </w:r>
      <w:r w:rsidRPr="004560CB">
        <w:rPr>
          <w:i/>
          <w:iCs/>
        </w:rPr>
        <w:instrText xml:space="preserve"> REF _Ref134198853 \h </w:instrText>
      </w:r>
      <w:r w:rsidRPr="004560CB">
        <w:rPr>
          <w:i/>
          <w:iCs/>
        </w:rPr>
      </w:r>
      <w:r w:rsidRPr="004560CB">
        <w:rPr>
          <w:i/>
          <w:iCs/>
        </w:rPr>
        <w:fldChar w:fldCharType="separate"/>
      </w:r>
      <w:r w:rsidR="001D398B" w:rsidRPr="004560CB">
        <w:t xml:space="preserve">Figure </w:t>
      </w:r>
      <w:r w:rsidR="001D398B">
        <w:rPr>
          <w:noProof/>
        </w:rPr>
        <w:t>2</w:t>
      </w:r>
      <w:r w:rsidRPr="004560CB">
        <w:rPr>
          <w:i/>
          <w:iCs/>
        </w:rPr>
        <w:fldChar w:fldCharType="end"/>
      </w:r>
      <w:r w:rsidRPr="004560CB">
        <w:rPr>
          <w:i/>
          <w:iCs/>
        </w:rPr>
        <w:t>)</w:t>
      </w:r>
      <w:r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2184463F" w:rsidR="00182795" w:rsidRPr="004560CB" w:rsidRDefault="00182795" w:rsidP="00182795">
      <w:pPr>
        <w:pStyle w:val="Caption"/>
        <w:jc w:val="center"/>
      </w:pPr>
      <w:bookmarkStart w:id="12" w:name="_Ref134198853"/>
      <w:r w:rsidRPr="004560CB">
        <w:t xml:space="preserve">Figure </w:t>
      </w:r>
      <w:r w:rsidRPr="004560CB">
        <w:fldChar w:fldCharType="begin"/>
      </w:r>
      <w:r w:rsidRPr="004560CB">
        <w:instrText xml:space="preserve"> SEQ Figure \* ARABIC </w:instrText>
      </w:r>
      <w:r w:rsidRPr="004560CB">
        <w:fldChar w:fldCharType="separate"/>
      </w:r>
      <w:r w:rsidR="00814C20">
        <w:rPr>
          <w:noProof/>
        </w:rPr>
        <w:t>3</w:t>
      </w:r>
      <w:r w:rsidRPr="004560CB">
        <w:fldChar w:fldCharType="end"/>
      </w:r>
      <w:bookmarkEnd w:id="12"/>
      <w:r w:rsidRPr="004560CB">
        <w:t xml:space="preserve">. sense.us </w:t>
      </w:r>
      <w:r w:rsidR="00862E74" w:rsidRPr="004560CB">
        <w:t>application</w:t>
      </w:r>
      <w:r w:rsidRPr="004560CB">
        <w:t xml:space="preserve"> by </w:t>
      </w:r>
      <w:r w:rsidRPr="004560CB">
        <w:fldChar w:fldCharType="begin"/>
      </w:r>
      <w:r w:rsidR="00976BBC" w:rsidRPr="004560CB">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rsidRPr="004560CB">
        <w:fldChar w:fldCharType="separate"/>
      </w:r>
      <w:r w:rsidR="00976BBC" w:rsidRPr="004560CB">
        <w:rPr>
          <w:noProof/>
        </w:rPr>
        <w:t>(Heer et al., 2007, p. 3)</w:t>
      </w:r>
      <w:r w:rsidRPr="004560CB">
        <w:fldChar w:fldCharType="end"/>
      </w:r>
    </w:p>
    <w:p w14:paraId="69DF25F4" w14:textId="77777777" w:rsidR="00182795" w:rsidRPr="004560CB" w:rsidRDefault="00182795" w:rsidP="00182795">
      <w:r w:rsidRPr="004560CB">
        <w:t xml:space="preserve">To promote the social aspects of collaboration  </w:t>
      </w:r>
      <w:r w:rsidRPr="004560CB">
        <w:fldChar w:fldCharType="begin"/>
      </w:r>
      <w:r w:rsidRPr="004560CB">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mplemented functions within the data visualisation software that allows users to comment, annotate, share insights, and discuss. From user tests, </w:t>
      </w:r>
      <w:r w:rsidRPr="004560CB">
        <w:fldChar w:fldCharType="begin"/>
      </w:r>
      <w:r w:rsidRPr="004560CB">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77777777" w:rsidR="00182795" w:rsidRPr="004560CB" w:rsidRDefault="00182795" w:rsidP="00182795">
      <w:r w:rsidRPr="004560CB">
        <w:fldChar w:fldCharType="begin"/>
      </w:r>
      <w:r w:rsidRPr="004560CB">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dentifies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w:t>
      </w:r>
      <w:r w:rsidRPr="004560CB">
        <w:lastRenderedPageBreak/>
        <w:t>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3" w:name="_Toc134697488"/>
      <w:r w:rsidRPr="004560CB">
        <w:t>Google Maps</w:t>
      </w:r>
      <w:bookmarkEnd w:id="13"/>
    </w:p>
    <w:p w14:paraId="50DBF715" w14:textId="0B23CE4D" w:rsidR="00DC245B" w:rsidRPr="004560CB" w:rsidRDefault="00AA5FC9" w:rsidP="00582826">
      <w:r w:rsidRPr="004560CB">
        <w:t xml:space="preserve">Google Maps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 one of the most commonly used map applications.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3C05BBC6"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in-depth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1D398B" w:rsidRPr="004560CB">
        <w:t xml:space="preserve">Figure </w:t>
      </w:r>
      <w:r w:rsidR="001D398B">
        <w:rPr>
          <w:noProof/>
        </w:rPr>
        <w:t>3</w:t>
      </w:r>
      <w:r w:rsidR="00B24045" w:rsidRPr="004560CB">
        <w:fldChar w:fldCharType="end"/>
      </w:r>
      <w:r w:rsidR="00B24045" w:rsidRPr="004560CB">
        <w:t>, buttons at the top)</w:t>
      </w:r>
      <w:r w:rsidR="002901A5" w:rsidRPr="004560CB">
        <w:t>.</w:t>
      </w:r>
    </w:p>
    <w:p w14:paraId="4C0B541F" w14:textId="6D64B2AE" w:rsidR="002510E9" w:rsidRPr="004560CB" w:rsidRDefault="000D2A46" w:rsidP="00582826">
      <w:r w:rsidRPr="004560CB">
        <w:lastRenderedPageBreak/>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Users can update and add new data to Google Maps, which is then analysed and approved through various processing systems.</w:t>
      </w:r>
      <w:r w:rsidR="00FA6134" w:rsidRPr="004560CB">
        <w:t xml:space="preserve"> This, </w:t>
      </w:r>
      <w:r w:rsidR="009641C4" w:rsidRPr="004560CB">
        <w:t>like</w:t>
      </w:r>
      <w:r w:rsidR="00FA6134" w:rsidRPr="004560CB">
        <w:t xml:space="preserve"> Connected Papers, allows Googl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1"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53A786D4" w:rsidR="00312179" w:rsidRPr="004560CB" w:rsidRDefault="00312179" w:rsidP="009F6FF7">
      <w:pPr>
        <w:pStyle w:val="Caption"/>
        <w:jc w:val="center"/>
      </w:pPr>
      <w:bookmarkStart w:id="14" w:name="_Ref134455870"/>
      <w:r w:rsidRPr="004560CB">
        <w:t xml:space="preserve">Figure </w:t>
      </w:r>
      <w:r w:rsidRPr="004560CB">
        <w:fldChar w:fldCharType="begin"/>
      </w:r>
      <w:r w:rsidRPr="004560CB">
        <w:instrText xml:space="preserve"> SEQ Figure \* ARABIC </w:instrText>
      </w:r>
      <w:r w:rsidRPr="004560CB">
        <w:fldChar w:fldCharType="separate"/>
      </w:r>
      <w:r w:rsidR="00814C20">
        <w:rPr>
          <w:noProof/>
        </w:rPr>
        <w:t>4</w:t>
      </w:r>
      <w:r w:rsidRPr="004560CB">
        <w:fldChar w:fldCharType="end"/>
      </w:r>
      <w:bookmarkEnd w:id="14"/>
      <w:r w:rsidRPr="004560CB">
        <w:t>. Google Maps.</w:t>
      </w:r>
    </w:p>
    <w:p w14:paraId="7AED7D26" w14:textId="79571179" w:rsidR="007C639B" w:rsidRPr="004560CB" w:rsidRDefault="007C639B" w:rsidP="007C639B">
      <w:pPr>
        <w:pStyle w:val="Heading3"/>
      </w:pPr>
      <w:bookmarkStart w:id="15" w:name="_Ref134646236"/>
      <w:bookmarkStart w:id="16" w:name="_Ref134646239"/>
      <w:bookmarkStart w:id="17" w:name="_Toc134697489"/>
      <w:r w:rsidRPr="004560CB">
        <w:t>Summary</w:t>
      </w:r>
      <w:bookmarkEnd w:id="15"/>
      <w:bookmarkEnd w:id="16"/>
      <w:bookmarkEnd w:id="17"/>
    </w:p>
    <w:p w14:paraId="4F135DE9" w14:textId="44244719" w:rsidR="00573086" w:rsidRPr="004560CB" w:rsidRDefault="00C91CEB" w:rsidP="00C91CEB">
      <w:r w:rsidRPr="004560CB">
        <w:t xml:space="preserve">What </w:t>
      </w:r>
      <w:r w:rsidR="00E838AD" w:rsidRPr="004560CB">
        <w:t>do</w:t>
      </w:r>
      <w:r w:rsidRPr="004560CB">
        <w:t xml:space="preserve"> Connected Papers, S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77777777" w:rsidR="00C205FA" w:rsidRPr="004560CB" w:rsidRDefault="00C91CEB" w:rsidP="00E300DB">
      <w:pPr>
        <w:pStyle w:val="ListParagraph"/>
        <w:numPr>
          <w:ilvl w:val="0"/>
          <w:numId w:val="40"/>
        </w:numPr>
      </w:pPr>
      <w:r w:rsidRPr="004560CB">
        <w:t>The tool</w:t>
      </w:r>
      <w:r w:rsidR="00872D5E" w:rsidRPr="004560CB">
        <w:t xml:space="preserve"> then</w:t>
      </w:r>
      <w:r w:rsidRPr="004560CB">
        <w:t xml:space="preserve"> provides a base set of categories that </w:t>
      </w:r>
      <w:r w:rsidR="001A1817" w:rsidRPr="004560CB">
        <w:t>each</w:t>
      </w:r>
      <w:r w:rsidRPr="004560CB">
        <w:t xml:space="preserve"> data point can represen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18" w:name="_Toc134697490"/>
      <w:r w:rsidRPr="004560CB">
        <w:rPr>
          <w:lang w:val="en-GB"/>
        </w:rPr>
        <w:lastRenderedPageBreak/>
        <w:t>Theory</w:t>
      </w:r>
      <w:bookmarkEnd w:id="18"/>
    </w:p>
    <w:p w14:paraId="661060A0" w14:textId="77777777" w:rsidR="000414F0" w:rsidRPr="004560CB" w:rsidRDefault="000414F0" w:rsidP="000414F0">
      <w:pPr>
        <w:pStyle w:val="Heading2"/>
        <w:rPr>
          <w:lang w:val="en-GB"/>
        </w:rPr>
      </w:pPr>
      <w:bookmarkStart w:id="19" w:name="_Toc134697491"/>
      <w:bookmarkStart w:id="20" w:name="_Ref134802516"/>
      <w:r w:rsidRPr="004560CB">
        <w:rPr>
          <w:lang w:val="en-GB"/>
        </w:rPr>
        <w:t>The current state of Visualisation Design</w:t>
      </w:r>
      <w:bookmarkEnd w:id="19"/>
      <w:bookmarkEnd w:id="20"/>
    </w:p>
    <w:p w14:paraId="1D57D802" w14:textId="77777777" w:rsidR="000414F0" w:rsidRPr="004560CB" w:rsidRDefault="000414F0" w:rsidP="000414F0">
      <w:r w:rsidRPr="004560CB">
        <w:t xml:space="preserve">The report by </w:t>
      </w:r>
      <w:r w:rsidRPr="004560CB">
        <w:fldChar w:fldCharType="begin"/>
      </w:r>
      <w:r w:rsidRPr="004560CB">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ims to provide an overview from many different expert perspectives on the current goals and challenges in VIS. Each researcher was tasked to base their predictions and thoughts 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46E56563" w14:textId="77777777" w:rsidR="000414F0" w:rsidRPr="004560CB" w:rsidRDefault="000414F0" w:rsidP="000414F0">
      <w:r w:rsidRPr="004560CB">
        <w:t>A point shared by many of the researchers and the creators of the report for the future of Data Visualisations is the focus on their interactivity and accessibility.</w:t>
      </w:r>
    </w:p>
    <w:p w14:paraId="696F7316" w14:textId="77777777" w:rsidR="000414F0" w:rsidRPr="004560CB" w:rsidRDefault="000414F0" w:rsidP="000414F0">
      <w:r w:rsidRPr="004560CB">
        <w:t>Data analysis often leads to results that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Gennady </w:t>
      </w:r>
      <w:r w:rsidRPr="004560CB">
        <w:fldChar w:fldCharType="begin"/>
      </w:r>
      <w:r w:rsidRPr="004560CB">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rgue that the tools currently available have been science and research focused and are built in such a way that they are advanced at the cost of usability. From the perspective of Gennady &amp; Andrienko, using visualisations should be continuously implemented throughout entire project processes, not only at the end, as is usually standard. Having a continuous dialogue with a visualisation system could effectively streamline current processes.</w:t>
      </w:r>
    </w:p>
    <w:p w14:paraId="739EF0F3" w14:textId="77777777" w:rsidR="000414F0" w:rsidRPr="004560CB" w:rsidRDefault="000414F0" w:rsidP="000414F0">
      <w:r w:rsidRPr="004560CB">
        <w:t xml:space="preserve">When designing visualisations in existing software, an issue arises when sufficiently complex data is used. Namely, the flexibility of use gets progressively harder, and insights gained rely heavily upon user interpretation. Kraska </w:t>
      </w:r>
      <w:r w:rsidRPr="004560CB">
        <w:fldChar w:fldCharType="begin"/>
      </w:r>
      <w:r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identifies a design opportunity to design tools that do not restrict the user's approach to asking questions and allow for flexible changes in visualisation. The flexibility of such a system should then be quick in response regardless of the data size used. Like Andrienko &amp; Gennady, Kraska urges that these systems' designs be accessible so that non-data scientists can interact with the visualisation interface. To make these data interfaces more accessible, designers can approach the interface's design from novel perspectives. These perspectives could be changes in the modality of interaction, as previously mentioned by Dimara &amp; Perin </w:t>
      </w:r>
      <w:r w:rsidRPr="004560CB">
        <w:fldChar w:fldCharType="begin"/>
      </w:r>
      <w:r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as well as the design of the interface itself. Kraska urges a change in design thinking from the current focus on technical solutions done in the backend to the user-centric ideologies of HCI and IxD:</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77777777"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urges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7777777" w:rsidR="000414F0" w:rsidRPr="004560CB" w:rsidRDefault="000414F0" w:rsidP="000414F0">
      <w:r w:rsidRPr="004560CB">
        <w:t>For the future of VIS, Oulasvirta sees value in building foundational research into the psychological aspects of human understanding rather than technological advancements. An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particular design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77777777" w:rsidR="000414F0" w:rsidRPr="004560CB" w:rsidRDefault="000414F0" w:rsidP="000414F0">
      <w:pPr>
        <w:rPr>
          <w:rFonts w:ascii="Times New Roman" w:hAnsi="Times New Roman"/>
        </w:rPr>
      </w:pPr>
      <w:r w:rsidRPr="004560CB">
        <w:t xml:space="preserve">Fekete </w:t>
      </w:r>
      <w:r w:rsidRPr="004560CB">
        <w:fldChar w:fldCharType="begin"/>
      </w:r>
      <w:r w:rsidRPr="004560CB">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Pr="004560CB">
        <w:t>. A similar method to how UX designers approach user flows on the internet. Large computational tasks are sectioned and divided into manageable chunks where the user can follow the process and deviate at any point instead of analysing in one step.</w:t>
      </w:r>
    </w:p>
    <w:p w14:paraId="558458E9" w14:textId="77777777"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person and the interface. Fisher further urges designers to create design systems that allow continuous interactions and are scoped in on specific visualisation tasks. By designing for specific use cases, designers will better understand users' wishes, use patterns, how they wish to interact, and the fidelity of the tools. Through this user-centric design ideology,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1" w:name="_Toc134697492"/>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1"/>
    </w:p>
    <w:p w14:paraId="5E2C55A1" w14:textId="4EFE41E0" w:rsidR="007F131B" w:rsidRPr="004560CB" w:rsidRDefault="007F131B" w:rsidP="007F131B">
      <w:pPr>
        <w:rPr>
          <w:rFonts w:ascii="Times" w:hAnsi="Times" w:cs="Times"/>
          <w:sz w:val="24"/>
          <w:szCs w:val="24"/>
        </w:rPr>
      </w:pPr>
      <w:r w:rsidRPr="004560CB">
        <w:t>In the article “</w:t>
      </w:r>
      <w:r w:rsidRPr="004560CB">
        <w:rPr>
          <w:i/>
          <w:iCs/>
        </w:rPr>
        <w:t>What is Interaction for Data Visualization?</w:t>
      </w:r>
      <w:r w:rsidRPr="004560CB">
        <w:t>”</w:t>
      </w:r>
      <w:r w:rsidR="00454019" w:rsidRPr="004560CB">
        <w:t xml:space="preserve"> </w:t>
      </w:r>
      <w:r w:rsidRPr="004560CB">
        <w:fldChar w:fldCharType="begin"/>
      </w:r>
      <w:r w:rsidRPr="004560CB">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4560CB">
        <w:fldChar w:fldCharType="separate"/>
      </w:r>
      <w:r w:rsidRPr="004560CB">
        <w:t>(Dimara &amp; Perin, 2020)</w:t>
      </w:r>
      <w:r w:rsidRPr="004560CB">
        <w:fldChar w:fldCharType="end"/>
      </w:r>
      <w:r w:rsidRPr="004560CB">
        <w:t xml:space="preserve"> look at the definition of the term </w:t>
      </w:r>
      <w:r w:rsidRPr="004560CB">
        <w:rPr>
          <w:i/>
          <w:iCs/>
        </w:rPr>
        <w:t>interaction</w:t>
      </w:r>
      <w:r w:rsidRPr="004560CB">
        <w:t xml:space="preserve"> both from the perspective of the field of Data </w:t>
      </w:r>
      <w:r w:rsidR="000E6008" w:rsidRPr="004560CB">
        <w:t>V</w:t>
      </w:r>
      <w:r w:rsidRPr="004560CB">
        <w:t xml:space="preserve">isualisation (VIS) and from Human-Computer Interaction (HCI).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3D5F0FE7" w14:textId="44FA9F6A" w:rsidR="00850677" w:rsidRPr="004560CB" w:rsidRDefault="007F131B" w:rsidP="007F131B">
      <w:r w:rsidRPr="004560CB">
        <w:t>From the perspective of VIS, they define three concept approaches for interaction:</w:t>
      </w:r>
    </w:p>
    <w:p w14:paraId="155AAB11" w14:textId="3F714B94" w:rsidR="00850677" w:rsidRPr="004560CB" w:rsidRDefault="007F131B" w:rsidP="0086728A">
      <w:pPr>
        <w:pStyle w:val="ListParagraph"/>
        <w:numPr>
          <w:ilvl w:val="0"/>
          <w:numId w:val="32"/>
        </w:numPr>
      </w:pPr>
      <w:r w:rsidRPr="004560CB">
        <w:rPr>
          <w:i/>
          <w:iCs/>
        </w:rPr>
        <w:t>System-centric</w:t>
      </w:r>
      <w:r w:rsidRPr="004560CB">
        <w:t xml:space="preserve"> approaches disregard the specifics of the user, such as specific roles and </w:t>
      </w:r>
      <w:r w:rsidR="00A83C43" w:rsidRPr="004560CB">
        <w:t>how</w:t>
      </w:r>
      <w:r w:rsidRPr="004560CB">
        <w:t xml:space="preserve"> they interact with the artefact. </w:t>
      </w:r>
      <w:r w:rsidR="00C22356" w:rsidRPr="004560CB">
        <w:t>Instead, this</w:t>
      </w:r>
      <w:r w:rsidRPr="004560CB">
        <w:t xml:space="preserve"> approach is technology centred and is concerned with program-specific operations.</w:t>
      </w:r>
    </w:p>
    <w:p w14:paraId="7CE090AF" w14:textId="2156AEBD" w:rsidR="00850677" w:rsidRPr="004560CB" w:rsidRDefault="007F131B" w:rsidP="0086728A">
      <w:pPr>
        <w:pStyle w:val="ListParagraph"/>
        <w:numPr>
          <w:ilvl w:val="0"/>
          <w:numId w:val="32"/>
        </w:numPr>
      </w:pPr>
      <w:r w:rsidRPr="004560CB">
        <w:rPr>
          <w:i/>
          <w:iCs/>
        </w:rPr>
        <w:t>Task-centric</w:t>
      </w:r>
      <w:r w:rsidRPr="004560CB">
        <w:t xml:space="preserve"> approaches involve the user to a lesser degree, focusing more on low-level tasks within the artefact (such as re-arranging, filtering, inputting data etc.).</w:t>
      </w:r>
    </w:p>
    <w:p w14:paraId="6157E975" w14:textId="786D3F42" w:rsidR="00E01AD5" w:rsidRPr="004560CB" w:rsidRDefault="007F131B" w:rsidP="009C39A9">
      <w:pPr>
        <w:pStyle w:val="ListParagraph"/>
        <w:numPr>
          <w:ilvl w:val="0"/>
          <w:numId w:val="32"/>
        </w:numPr>
      </w:pPr>
      <w:r w:rsidRPr="004560CB">
        <w:t xml:space="preserve">Lastly, the </w:t>
      </w:r>
      <w:r w:rsidRPr="004560CB">
        <w:rPr>
          <w:i/>
          <w:iCs/>
        </w:rPr>
        <w:t>human-centric</w:t>
      </w:r>
      <w:r w:rsidRPr="004560CB">
        <w:t xml:space="preserve"> approach</w:t>
      </w:r>
      <w:r w:rsidR="00C50EA3" w:rsidRPr="004560CB">
        <w:t xml:space="preserve"> is</w:t>
      </w:r>
      <w:r w:rsidRPr="004560CB">
        <w:t xml:space="preserve"> concerned with </w:t>
      </w:r>
      <w:r w:rsidRPr="004560CB">
        <w:rPr>
          <w:i/>
          <w:iCs/>
        </w:rPr>
        <w:t>user intent</w:t>
      </w:r>
      <w:r w:rsidRPr="004560CB">
        <w:t xml:space="preserve"> and high-level interactions.</w:t>
      </w:r>
      <w:r w:rsidR="00900D10" w:rsidRPr="004560CB">
        <w:t xml:space="preserve"> </w:t>
      </w:r>
      <w:r w:rsidR="00C22356" w:rsidRPr="004560CB">
        <w:t xml:space="preserve">For example, </w:t>
      </w:r>
      <w:r w:rsidR="004E6AF7" w:rsidRPr="004560CB">
        <w:t>Dimara &amp; Perin</w:t>
      </w:r>
      <w:r w:rsidR="00EF2CDC" w:rsidRPr="004560CB">
        <w:t xml:space="preserve"> </w:t>
      </w:r>
      <w:r w:rsidR="00EF2CDC" w:rsidRPr="004560CB">
        <w:fldChar w:fldCharType="begin"/>
      </w:r>
      <w:r w:rsidR="00EF2CDC" w:rsidRPr="004560CB">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rsidRPr="004560CB">
        <w:fldChar w:fldCharType="separate"/>
      </w:r>
      <w:r w:rsidR="00EF2CDC" w:rsidRPr="004560CB">
        <w:rPr>
          <w:noProof/>
        </w:rPr>
        <w:t>(2020)</w:t>
      </w:r>
      <w:r w:rsidR="00EF2CDC" w:rsidRPr="004560CB">
        <w:fldChar w:fldCharType="end"/>
      </w:r>
      <w:r w:rsidR="004E6AF7" w:rsidRPr="004560CB">
        <w:t xml:space="preserve"> defines intent </w:t>
      </w:r>
      <w:r w:rsidR="00900D10" w:rsidRPr="004560CB">
        <w:t>a</w:t>
      </w:r>
      <w:r w:rsidR="004E6AF7" w:rsidRPr="004560CB">
        <w:t>s a</w:t>
      </w:r>
      <w:r w:rsidR="00900D10" w:rsidRPr="004560CB">
        <w:t xml:space="preserve"> “high-level cognitive activity” that transcend</w:t>
      </w:r>
      <w:r w:rsidR="004E6AF7" w:rsidRPr="004560CB">
        <w:t>s</w:t>
      </w:r>
      <w:r w:rsidR="00900D10" w:rsidRPr="004560CB">
        <w:t xml:space="preserve"> the scope of interactions within a given software, such as note-taking and mental images of previous interact</w:t>
      </w:r>
      <w:r w:rsidR="00380E19" w:rsidRPr="004560CB">
        <w:t>ions</w:t>
      </w:r>
      <w:r w:rsidR="00900D10" w:rsidRPr="004560CB">
        <w:t>.</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20300C2"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Pr="004560CB">
        <w:t>”</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s</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namely: Dialogue, Transmission, Control, Tool Use, Optimal Behaviour, Embodiment, and Experience.</w:t>
      </w:r>
    </w:p>
    <w:p w14:paraId="31A94FD4" w14:textId="2C4711BC" w:rsidR="00102BB2" w:rsidRPr="004560CB" w:rsidRDefault="001751F4" w:rsidP="007F131B">
      <w:r w:rsidRPr="004560CB">
        <w:t>Dimara &amp; Perin (2020) identifie</w:t>
      </w:r>
      <w:r w:rsidR="008A7FE4" w:rsidRPr="004560CB">
        <w:t>s</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lastRenderedPageBreak/>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5B381656"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ies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flexibility in VIS designs </w:t>
      </w:r>
      <w:r w:rsidR="00BF0461" w:rsidRPr="004560CB">
        <w:t>encompasses</w:t>
      </w:r>
      <w:r w:rsidRPr="004560CB">
        <w:t xml:space="preserve"> a larger scope and involves several aspects and parts of the interactive flow.</w:t>
      </w:r>
    </w:p>
    <w:p w14:paraId="57814DFA" w14:textId="2E6F3937"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s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r w:rsidR="00EA43ED">
        <w:t>9</w:t>
      </w:r>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4560CB">
        <w:rPr>
          <w:rFonts w:ascii="Times" w:hAnsi="Times" w:cs="Times"/>
          <w:b/>
          <w:b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BDD8762" w:rsidR="007F131B" w:rsidRPr="004560CB" w:rsidRDefault="007F131B" w:rsidP="007F131B">
      <w:pPr>
        <w:pStyle w:val="ListParagraph"/>
        <w:numPr>
          <w:ilvl w:val="0"/>
          <w:numId w:val="34"/>
        </w:numPr>
      </w:pPr>
      <w:r w:rsidRPr="004560CB">
        <w:rPr>
          <w:b/>
          <w:b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users.</w:t>
      </w:r>
    </w:p>
    <w:p w14:paraId="22CED633" w14:textId="629EC0FB" w:rsidR="007F131B" w:rsidRPr="004560CB" w:rsidRDefault="007F131B" w:rsidP="007F131B">
      <w:pPr>
        <w:pStyle w:val="ListParagraph"/>
        <w:numPr>
          <w:ilvl w:val="0"/>
          <w:numId w:val="34"/>
        </w:numPr>
      </w:pPr>
      <w:r w:rsidRPr="004560CB">
        <w:rPr>
          <w:b/>
          <w:bCs/>
        </w:rPr>
        <w:t>Data 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4560CB">
        <w:rPr>
          <w:b/>
          <w:bCs/>
        </w:rPr>
        <w:t>A</w:t>
      </w:r>
      <w:r w:rsidR="007F131B" w:rsidRPr="004560CB">
        <w:rPr>
          <w:b/>
          <w:b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4560CB">
        <w:rPr>
          <w:b/>
          <w:bCs/>
        </w:rPr>
        <w:t>Action-r</w:t>
      </w:r>
      <w:r w:rsidR="007F131B" w:rsidRPr="004560CB">
        <w:rPr>
          <w:b/>
          <w:b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4560CB">
        <w:rPr>
          <w:b/>
        </w:rPr>
        <w:lastRenderedPageBreak/>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4560CB">
        <w:rPr>
          <w:b/>
          <w:b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he 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2" w:name="_Toc134697493"/>
      <w:r w:rsidRPr="004560CB">
        <w:rPr>
          <w:lang w:val="en-GB"/>
        </w:rPr>
        <w:t>Designing user</w:t>
      </w:r>
      <w:r w:rsidR="006A03D9" w:rsidRPr="004560CB">
        <w:rPr>
          <w:lang w:val="en-GB"/>
        </w:rPr>
        <w:t>-</w:t>
      </w:r>
      <w:r w:rsidRPr="004560CB">
        <w:rPr>
          <w:lang w:val="en-GB"/>
        </w:rPr>
        <w:t>centric visualisations</w:t>
      </w:r>
      <w:bookmarkEnd w:id="22"/>
    </w:p>
    <w:p w14:paraId="01B3C555" w14:textId="5B69BD4B" w:rsidR="00A63CB7" w:rsidRPr="004560CB" w:rsidRDefault="00625ED2" w:rsidP="000C206D">
      <w:r w:rsidRPr="004560CB">
        <w:t xml:space="preserve">(Huron et al., 2014)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686A880C"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ies</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1D398B" w:rsidRPr="004560CB">
        <w:t xml:space="preserve">Figure </w:t>
      </w:r>
      <w:r w:rsidR="001D398B">
        <w:rPr>
          <w:noProof/>
        </w:rPr>
        <w:t>4</w:t>
      </w:r>
      <w:r w:rsidR="009348E9" w:rsidRPr="004560CB">
        <w:fldChar w:fldCharType="end"/>
      </w:r>
      <w:r w:rsidR="009348E9" w:rsidRPr="004560CB">
        <w:t>)</w:t>
      </w:r>
      <w:r w:rsidR="000C206D" w:rsidRPr="004560CB">
        <w:t>:</w:t>
      </w:r>
    </w:p>
    <w:p w14:paraId="56603A68" w14:textId="3A8C3985" w:rsidR="000C206D" w:rsidRPr="004560CB" w:rsidRDefault="000C206D" w:rsidP="001D32BF">
      <w:pPr>
        <w:pStyle w:val="ListParagraph"/>
        <w:numPr>
          <w:ilvl w:val="0"/>
          <w:numId w:val="36"/>
        </w:numPr>
      </w:pPr>
      <w:r w:rsidRPr="004560CB">
        <w:rPr>
          <w:b/>
          <w:bCs/>
        </w:rPr>
        <w:t>Keeping it simple</w:t>
      </w:r>
      <w:r w:rsidRPr="004560CB">
        <w:t xml:space="preserve">. </w:t>
      </w:r>
      <w:r w:rsidR="004B39DF" w:rsidRPr="004560CB">
        <w:t>Simple</w:t>
      </w:r>
      <w:r w:rsidRPr="004560CB">
        <w:t xml:space="preserve"> designs a</w:t>
      </w:r>
      <w:r w:rsidR="0035189F" w:rsidRPr="004560CB">
        <w:t>re</w:t>
      </w:r>
      <w:r w:rsidRPr="004560CB">
        <w:t xml:space="preserve"> something that users know intuitively and have known their entire lives. </w:t>
      </w:r>
      <w:r w:rsidR="00496ED1" w:rsidRPr="004560CB">
        <w:t xml:space="preserve">A </w:t>
      </w:r>
      <w:r w:rsidRPr="004560CB">
        <w:t xml:space="preserve">key to designing for simplicity is </w:t>
      </w:r>
      <w:r w:rsidR="001261AE" w:rsidRPr="004560CB">
        <w:t>identifying and leveraging</w:t>
      </w:r>
      <w:r w:rsidRPr="004560CB">
        <w:t xml:space="preserve"> 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5DDE2883" w:rsidR="000C206D" w:rsidRPr="004560CB" w:rsidRDefault="000C206D" w:rsidP="001C6608">
      <w:pPr>
        <w:pStyle w:val="ListParagraph"/>
        <w:numPr>
          <w:ilvl w:val="0"/>
          <w:numId w:val="36"/>
        </w:numPr>
      </w:pPr>
      <w:r w:rsidRPr="004560CB">
        <w:rPr>
          <w:b/>
          <w:bCs/>
        </w:rPr>
        <w:t>Incorporating dynamics</w:t>
      </w:r>
      <w:r w:rsidRPr="004560CB">
        <w:t>. Huron et al.</w:t>
      </w:r>
      <w:r w:rsidR="00946516" w:rsidRPr="004560CB">
        <w:t xml:space="preserve"> </w:t>
      </w:r>
      <w:r w:rsidR="00946516" w:rsidRPr="004560CB">
        <w:fldChar w:fldCharType="begin"/>
      </w:r>
      <w:r w:rsidR="00946516" w:rsidRPr="004560CB">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rsidRPr="004560CB">
        <w:fldChar w:fldCharType="separate"/>
      </w:r>
      <w:r w:rsidR="00946516" w:rsidRPr="004560CB">
        <w:rPr>
          <w:noProof/>
        </w:rPr>
        <w:t>(2014)</w:t>
      </w:r>
      <w:r w:rsidR="00946516" w:rsidRPr="004560CB">
        <w:fldChar w:fldCharType="end"/>
      </w:r>
      <w:r w:rsidRPr="004560CB">
        <w:t xml:space="preserve"> </w:t>
      </w:r>
      <w:r w:rsidR="006364D9" w:rsidRPr="004560CB">
        <w:t>explains</w:t>
      </w:r>
      <w:r w:rsidRPr="004560CB">
        <w:t xml:space="preserve"> that the </w:t>
      </w:r>
      <w:r w:rsidR="00B80347" w:rsidRPr="004560CB">
        <w:t>most significant</w:t>
      </w:r>
      <w:r w:rsidRPr="004560CB">
        <w:t xml:space="preserve"> challenge is to design an interface in such a way that allows for simplicity and </w:t>
      </w:r>
      <w:r w:rsidR="00946516" w:rsidRPr="004560CB">
        <w:t>expressivity</w:t>
      </w:r>
      <w:r w:rsidRPr="004560CB">
        <w:t xml:space="preserve"> while still updating and adapting as the source of data changes. Currently, the most common way of designing dynamic visualisations is through coding, </w:t>
      </w:r>
      <w:r w:rsidR="00CB33DB" w:rsidRPr="004560CB">
        <w:t>a non-common practice requiring</w:t>
      </w:r>
      <w:r w:rsidRPr="004560CB">
        <w:t xml:space="preserve"> in-depth knowledge to use practically.</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2"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693BC47C" w:rsidR="000B67D9" w:rsidRPr="004560CB" w:rsidRDefault="003B5BFA" w:rsidP="00263302">
      <w:pPr>
        <w:pStyle w:val="Caption"/>
        <w:jc w:val="center"/>
      </w:pPr>
      <w:bookmarkStart w:id="23" w:name="_Ref134200405"/>
      <w:r w:rsidRPr="004560CB">
        <w:t xml:space="preserve">Figure </w:t>
      </w:r>
      <w:r w:rsidRPr="004560CB">
        <w:fldChar w:fldCharType="begin"/>
      </w:r>
      <w:r w:rsidRPr="004560CB">
        <w:instrText xml:space="preserve"> SEQ Figure \* ARABIC </w:instrText>
      </w:r>
      <w:r w:rsidRPr="004560CB">
        <w:fldChar w:fldCharType="separate"/>
      </w:r>
      <w:r w:rsidR="00814C20">
        <w:rPr>
          <w:noProof/>
        </w:rPr>
        <w:t>5</w:t>
      </w:r>
      <w:r w:rsidRPr="004560CB">
        <w:fldChar w:fldCharType="end"/>
      </w:r>
      <w:bookmarkEnd w:id="23"/>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0B98AE3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xml:space="preserve">“/…/ the act of constructing a visualisation by assembling </w:t>
      </w:r>
      <w:r w:rsidR="002F6710" w:rsidRPr="004560CB">
        <w:rPr>
          <w:i/>
          <w:iCs/>
        </w:rPr>
        <w:lastRenderedPageBreak/>
        <w:t>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1D398B" w:rsidRPr="004560CB">
        <w:t xml:space="preserve">Table </w:t>
      </w:r>
      <w:r w:rsidR="001D398B">
        <w:rPr>
          <w:noProof/>
        </w:rPr>
        <w:t>1</w:t>
      </w:r>
      <w:r w:rsidR="00ED526C" w:rsidRPr="004560CB">
        <w:fldChar w:fldCharType="end"/>
      </w:r>
      <w:r w:rsidR="00ED526C" w:rsidRPr="004560CB">
        <w:t>)</w:t>
      </w:r>
      <w:r w:rsidR="004C17EB" w:rsidRPr="004560CB">
        <w:t>:</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66D98550" w:rsidR="00ED526C" w:rsidRPr="004560CB" w:rsidRDefault="00ED526C" w:rsidP="00ED526C">
      <w:pPr>
        <w:pStyle w:val="Caption"/>
        <w:jc w:val="center"/>
      </w:pPr>
      <w:bookmarkStart w:id="24" w:name="_Ref134279082"/>
      <w:r w:rsidRPr="004560CB">
        <w:t xml:space="preserve">Table </w:t>
      </w:r>
      <w:r w:rsidR="00F64AD4">
        <w:fldChar w:fldCharType="begin"/>
      </w:r>
      <w:r w:rsidR="00F64AD4">
        <w:instrText xml:space="preserve"> SEQ Table \* ARABIC </w:instrText>
      </w:r>
      <w:r w:rsidR="00F64AD4">
        <w:fldChar w:fldCharType="separate"/>
      </w:r>
      <w:r w:rsidR="005C7C22">
        <w:rPr>
          <w:noProof/>
        </w:rPr>
        <w:t>1</w:t>
      </w:r>
      <w:r w:rsidR="00F64AD4">
        <w:fldChar w:fldCharType="end"/>
      </w:r>
      <w:bookmarkEnd w:id="24"/>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25" w:name="_Toc134697494"/>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going forward</w:t>
      </w:r>
      <w:bookmarkEnd w:id="25"/>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025BA2E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Pr="004560CB">
        <w:t>.</w:t>
      </w:r>
    </w:p>
    <w:p w14:paraId="519C941C" w14:textId="7DC452E1"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721537" w:rsidRPr="004560CB">
        <w:t>.</w:t>
      </w:r>
    </w:p>
    <w:p w14:paraId="7ED9CD49" w14:textId="5EC9BDB6" w:rsidR="00490801" w:rsidRPr="004560CB" w:rsidRDefault="00F204BA" w:rsidP="003D7258">
      <w:pPr>
        <w:pStyle w:val="ListParagraph"/>
        <w:numPr>
          <w:ilvl w:val="0"/>
          <w:numId w:val="37"/>
        </w:numPr>
      </w:pPr>
      <w:r w:rsidRPr="004560CB">
        <w:lastRenderedPageBreak/>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p>
    <w:p w14:paraId="12E9FFE0" w14:textId="39C4FFDB" w:rsidR="00640FB5" w:rsidRPr="004560CB" w:rsidRDefault="00640FB5" w:rsidP="00640FB5">
      <w:pPr>
        <w:pStyle w:val="Heading3"/>
      </w:pPr>
      <w:bookmarkStart w:id="26" w:name="_Toc134697495"/>
      <w:r w:rsidRPr="004560CB">
        <w:t>Research question</w:t>
      </w:r>
      <w:bookmarkEnd w:id="26"/>
    </w:p>
    <w:p w14:paraId="1BD0E6B1" w14:textId="3B04916A" w:rsidR="002B4033" w:rsidRPr="004560CB" w:rsidRDefault="00127AA2" w:rsidP="00F23438">
      <w:r w:rsidRPr="004560CB">
        <w:t xml:space="preserve">The implications of these learned aspects </w:t>
      </w:r>
      <w:r w:rsidR="00212418" w:rsidRPr="004560CB">
        <w:t>inform</w:t>
      </w:r>
      <w:r w:rsidRPr="004560CB">
        <w:t xml:space="preserve"> the design process and design prototype</w:t>
      </w:r>
      <w:r w:rsidR="003B1899" w:rsidRPr="004560CB">
        <w:t xml:space="preserve"> and will b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specified further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r w:rsidR="008D2045" w:rsidRPr="004560CB">
        <w:t>this</w:t>
      </w:r>
      <w:r w:rsidR="0061498D" w:rsidRPr="004560CB">
        <w:t>,</w:t>
      </w:r>
      <w:r w:rsidR="008D2045" w:rsidRPr="004560CB">
        <w:t xml:space="preserve"> and</w:t>
      </w:r>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27" w:name="_Toc134697496"/>
      <w:bookmarkStart w:id="28" w:name="_Ref134714947"/>
      <w:r w:rsidRPr="004560CB">
        <w:rPr>
          <w:lang w:val="en-GB"/>
        </w:rPr>
        <w:t>Design process and methods</w:t>
      </w:r>
      <w:bookmarkEnd w:id="27"/>
      <w:bookmarkEnd w:id="28"/>
    </w:p>
    <w:p w14:paraId="729248A6" w14:textId="4D824022" w:rsidR="00BA7690" w:rsidRPr="004560CB" w:rsidRDefault="007E082F" w:rsidP="00BA7690">
      <w:pPr>
        <w:pStyle w:val="Heading2"/>
        <w:rPr>
          <w:lang w:val="en-GB"/>
        </w:rPr>
      </w:pPr>
      <w:bookmarkStart w:id="29" w:name="_Toc134697497"/>
      <w:r w:rsidRPr="004560CB">
        <w:rPr>
          <w:lang w:val="en-GB"/>
        </w:rPr>
        <w:t>P</w:t>
      </w:r>
      <w:r w:rsidR="00BA7690" w:rsidRPr="004560CB">
        <w:rPr>
          <w:lang w:val="en-GB"/>
        </w:rPr>
        <w:t>lanning</w:t>
      </w:r>
      <w:bookmarkEnd w:id="29"/>
    </w:p>
    <w:p w14:paraId="6E89C110" w14:textId="333FFA76"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final prototype iterations.</w:t>
      </w:r>
    </w:p>
    <w:p w14:paraId="368F983E" w14:textId="042BC6B2" w:rsidR="001C795F" w:rsidRPr="004560CB" w:rsidRDefault="001C795F" w:rsidP="00E96017">
      <w:pPr>
        <w:pStyle w:val="Heading3"/>
      </w:pPr>
      <w:bookmarkStart w:id="30" w:name="_Toc134697498"/>
      <w:r w:rsidRPr="004560CB">
        <w:t xml:space="preserve">User </w:t>
      </w:r>
      <w:r w:rsidR="00A677DF" w:rsidRPr="004560CB">
        <w:t>Centred</w:t>
      </w:r>
      <w:r w:rsidRPr="004560CB">
        <w:t xml:space="preserve"> Design</w:t>
      </w:r>
      <w:bookmarkEnd w:id="30"/>
    </w:p>
    <w:p w14:paraId="4681C9EE" w14:textId="10D2B7AF"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4D510257"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w:t>
      </w:r>
      <w:r w:rsidR="00946AA9" w:rsidRPr="004560CB">
        <w:lastRenderedPageBreak/>
        <w:t>increased considerably as the adoption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3CA5C6A1" w:rsidR="007D6CD3" w:rsidRPr="004560CB" w:rsidRDefault="005275BF" w:rsidP="00544CA6">
      <w:r w:rsidRPr="004560CB">
        <w:t>Since there are only a few user</w:t>
      </w:r>
      <w:r w:rsidR="004C214C" w:rsidRPr="004560CB">
        <w:t>s</w:t>
      </w:r>
      <w:r w:rsidR="00A4548A" w:rsidRPr="004560CB">
        <w:t xml:space="preserve">, I have </w:t>
      </w:r>
      <w:r w:rsidR="002D16BF" w:rsidRPr="004560CB">
        <w:t>approached</w:t>
      </w:r>
      <w:r w:rsidR="00A4548A" w:rsidRPr="004560CB">
        <w:t xml:space="preserve"> the project from </w:t>
      </w:r>
      <w:r w:rsidR="002D16BF" w:rsidRPr="004560CB">
        <w:t>a</w:t>
      </w:r>
      <w:r w:rsidR="00A4548A" w:rsidRPr="004560CB">
        <w:t xml:space="preserve"> </w:t>
      </w:r>
      <w:r w:rsidR="002D16BF" w:rsidRPr="004560CB">
        <w:rPr>
          <w:i/>
          <w:iCs/>
        </w:rPr>
        <w:t>qualitative research</w:t>
      </w:r>
      <w:r w:rsidR="002D16BF" w:rsidRPr="004560CB">
        <w:t xml:space="preserve"> perspective</w:t>
      </w:r>
      <w:r w:rsidR="00A4548A" w:rsidRPr="004560CB">
        <w:t>. By focusing on a smaller set of users</w:t>
      </w:r>
      <w:r w:rsidR="002D16BF" w:rsidRPr="004560CB">
        <w:t>,</w:t>
      </w:r>
      <w:r w:rsidR="00A4548A" w:rsidRPr="004560CB">
        <w:t xml:space="preserve"> I aim to</w:t>
      </w:r>
      <w:r w:rsidR="004C214C" w:rsidRPr="004560CB">
        <w:t xml:space="preserve"> </w:t>
      </w:r>
      <w:r w:rsidR="00A4548A" w:rsidRPr="004560CB">
        <w:t>understand the users’ individual needs, through which I can design a concept that would provide real value to each user</w:t>
      </w:r>
      <w:r w:rsidR="00F52A12" w:rsidRPr="004560CB">
        <w:t>.</w:t>
      </w:r>
    </w:p>
    <w:p w14:paraId="0264962E" w14:textId="743F62FF" w:rsidR="00C93806" w:rsidRPr="004560CB" w:rsidRDefault="00733053" w:rsidP="00544CA6">
      <w:r w:rsidRPr="004560CB">
        <w:t>Q</w:t>
      </w:r>
      <w:r w:rsidR="00090916" w:rsidRPr="004560CB">
        <w:t>ualitative research addresses users on a deeper level</w:t>
      </w:r>
      <w:r w:rsidR="001B4A6A" w:rsidRPr="004560CB">
        <w:t>. Therefore,</w:t>
      </w:r>
      <w:r w:rsidR="00090916" w:rsidRPr="004560CB">
        <w:t xml:space="preserve"> i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4560CB">
        <w:rPr>
          <w:noProof/>
        </w:rPr>
        <w:t>(Brinkmann et al., 2014)</w:t>
      </w:r>
      <w:r w:rsidRPr="004560CB">
        <w:fldChar w:fldCharType="end"/>
      </w:r>
      <w:r w:rsidR="00090916" w:rsidRPr="004560CB">
        <w:t xml:space="preserve">. </w:t>
      </w:r>
      <w:r w:rsidR="00090916" w:rsidRPr="004560CB">
        <w:fldChar w:fldCharType="begin"/>
      </w:r>
      <w:r w:rsidR="00090916" w:rsidRPr="004560CB">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rsidRPr="004560CB">
        <w:fldChar w:fldCharType="separate"/>
      </w:r>
      <w:r w:rsidR="00090916" w:rsidRPr="004560CB">
        <w:rPr>
          <w:noProof/>
        </w:rPr>
        <w:t>(Fossey et al., 2002)</w:t>
      </w:r>
      <w:r w:rsidR="00090916" w:rsidRPr="004560CB">
        <w:fldChar w:fldCharType="end"/>
      </w:r>
      <w:r w:rsidR="00090916" w:rsidRPr="004560CB">
        <w:t xml:space="preserve"> </w:t>
      </w:r>
      <w:r w:rsidR="002526F3" w:rsidRPr="004560CB">
        <w:t>explain further</w:t>
      </w:r>
      <w:r w:rsidR="00090916" w:rsidRPr="004560CB">
        <w:t xml:space="preserve"> </w:t>
      </w:r>
      <w:r w:rsidR="006154FC" w:rsidRPr="004560CB">
        <w:t xml:space="preserve">that </w:t>
      </w:r>
      <w:r w:rsidR="00090916" w:rsidRPr="004560CB">
        <w:t xml:space="preserve">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662C1703" w:rsidR="0019162F" w:rsidRPr="004560CB" w:rsidRDefault="00C712DC" w:rsidP="006154FC">
      <w:r w:rsidRPr="004560CB">
        <w:t xml:space="preserve">A qualitative research method employed in this project is one with a rich ethnographic history, namely the interview. </w:t>
      </w:r>
      <w:r w:rsidR="00AB3258" w:rsidRPr="004560CB">
        <w:t>The core function of an interview is to (1) build a personal repour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6ECA7B32" w:rsidR="00B12E27" w:rsidRPr="004560CB" w:rsidRDefault="00B12E27" w:rsidP="006154FC">
      <w:r w:rsidRPr="004560CB">
        <w:fldChar w:fldCharType="begin"/>
      </w:r>
      <w:r w:rsidRPr="004560CB">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Pr="004560CB">
        <w:fldChar w:fldCharType="separate"/>
      </w:r>
      <w:r w:rsidRPr="004560CB">
        <w:rPr>
          <w:noProof/>
        </w:rPr>
        <w:t>(Knox &amp; Burkard, 2009, p. 2)</w:t>
      </w:r>
      <w:r w:rsidRPr="004560CB">
        <w:fldChar w:fldCharType="end"/>
      </w:r>
      <w:r w:rsidRPr="004560CB">
        <w:t xml:space="preserve"> defines the semi-structured interview as follows: </w:t>
      </w:r>
    </w:p>
    <w:p w14:paraId="585EB631" w14:textId="1124129D"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4560CB" w:rsidRDefault="00CF16F5" w:rsidP="00CF16F5">
      <w:r w:rsidRPr="004560CB">
        <w:fldChar w:fldCharType="begin"/>
      </w:r>
      <w:r w:rsidRPr="004560CB">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Pr="004560CB">
        <w:fldChar w:fldCharType="separate"/>
      </w:r>
      <w:r w:rsidRPr="004560CB">
        <w:rPr>
          <w:noProof/>
        </w:rPr>
        <w:t>(Wood, 1997)</w:t>
      </w:r>
      <w:r w:rsidRPr="004560CB">
        <w:fldChar w:fldCharType="end"/>
      </w:r>
      <w:r w:rsidRPr="004560CB">
        <w:t xml:space="preserve"> further </w:t>
      </w:r>
      <w:r w:rsidR="00B647AF" w:rsidRPr="004560CB">
        <w:t xml:space="preserve">contextualises Knox &amp; Burkard’s </w:t>
      </w:r>
      <w:r w:rsidR="00B647AF" w:rsidRPr="004560CB">
        <w:fldChar w:fldCharType="begin"/>
      </w:r>
      <w:r w:rsidR="00B647AF"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rsidRPr="004560CB">
        <w:fldChar w:fldCharType="separate"/>
      </w:r>
      <w:r w:rsidR="00B647AF" w:rsidRPr="004560CB">
        <w:rPr>
          <w:noProof/>
        </w:rPr>
        <w:t>(2009)</w:t>
      </w:r>
      <w:r w:rsidR="00B647AF" w:rsidRPr="004560CB">
        <w:fldChar w:fldCharType="end"/>
      </w:r>
      <w:r w:rsidR="00AA24E7" w:rsidRPr="004560CB">
        <w:t xml:space="preserve"> definition</w:t>
      </w:r>
      <w:r w:rsidR="00B647AF" w:rsidRPr="004560CB">
        <w:t xml:space="preserve"> through the lens of a user-centred software development process.</w:t>
      </w:r>
      <w:r w:rsidR="00C11649" w:rsidRPr="004560CB">
        <w:t xml:space="preserve"> 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 </w:t>
      </w:r>
      <w:r w:rsidR="00C11649" w:rsidRPr="004560CB">
        <w:rPr>
          <w:i/>
          <w:iCs/>
        </w:rPr>
        <w:t>Grand Tour</w:t>
      </w:r>
      <w:r w:rsidR="00C11649"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00C11649" w:rsidRPr="004560CB">
        <w:t xml:space="preserve">. </w:t>
      </w:r>
      <w:r w:rsidR="00C11649" w:rsidRPr="004560CB">
        <w:rPr>
          <w:i/>
          <w:iCs/>
        </w:rPr>
        <w:t>Case Focused</w:t>
      </w:r>
      <w:r w:rsidR="00C11649" w:rsidRPr="004560CB">
        <w:t xml:space="preserve"> </w:t>
      </w:r>
      <w:r w:rsidR="00C60971" w:rsidRPr="004560CB">
        <w:t xml:space="preserve">questioning </w:t>
      </w:r>
      <w:r w:rsidR="006F699E" w:rsidRPr="004560CB">
        <w:t xml:space="preserve">focuses on specific interactions or flows in the user's workflow to elicit a deeper understanding of workflows and terminologies unknown to the researcher. Lastly, </w:t>
      </w:r>
      <w:r w:rsidR="006F699E" w:rsidRPr="004560CB">
        <w:rPr>
          <w:i/>
          <w:iCs/>
        </w:rPr>
        <w:t>Native Language</w:t>
      </w:r>
      <w:r w:rsidR="006F699E" w:rsidRPr="004560CB">
        <w:t xml:space="preserve"> questioning requires </w:t>
      </w:r>
      <w:r w:rsidR="001F0380" w:rsidRPr="004560CB">
        <w:t>understanding the user's field of work and focusing</w:t>
      </w:r>
      <w:r w:rsidR="006F699E" w:rsidRPr="004560CB">
        <w:t xml:space="preserve"> on domain-specific questions to elicit specialised answers.</w:t>
      </w:r>
    </w:p>
    <w:p w14:paraId="43417309" w14:textId="3C2C9A5B" w:rsidR="001C795F" w:rsidRPr="004560CB" w:rsidRDefault="00BA7690" w:rsidP="001C795F">
      <w:pPr>
        <w:pStyle w:val="Heading3"/>
      </w:pPr>
      <w:bookmarkStart w:id="31" w:name="_Toc134697499"/>
      <w:r w:rsidRPr="004560CB">
        <w:lastRenderedPageBreak/>
        <w:t>Literature research</w:t>
      </w:r>
      <w:bookmarkEnd w:id="31"/>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2" w:name="_Toc134697500"/>
      <w:r w:rsidRPr="004560CB">
        <w:t xml:space="preserve">The </w:t>
      </w:r>
      <w:r w:rsidR="00C17FF8" w:rsidRPr="004560CB">
        <w:t>Double Diamond</w:t>
      </w:r>
      <w:r w:rsidRPr="004560CB">
        <w:t xml:space="preserve"> research method</w:t>
      </w:r>
      <w:bookmarkEnd w:id="32"/>
    </w:p>
    <w:p w14:paraId="4563F6CE" w14:textId="64AE34B0" w:rsidR="003A4AE0" w:rsidRPr="004560CB" w:rsidRDefault="00210DD6" w:rsidP="00210DD6">
      <w:r w:rsidRPr="004560CB">
        <w:t xml:space="preserve">The </w:t>
      </w:r>
      <w:r w:rsidR="00537CE6" w:rsidRPr="004560CB">
        <w:t>double-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75F90945" w:rsidR="00922EAE" w:rsidRPr="004560CB" w:rsidRDefault="00FC4ABA" w:rsidP="00210DD6">
      <w:r w:rsidRPr="004560CB">
        <w:t>Since</w:t>
      </w:r>
      <w:r w:rsidR="00922EAE" w:rsidRPr="004560CB">
        <w:t xml:space="preserve"> its initial conception, the Design Council has iterated upon the core model of the double d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1D398B" w:rsidRPr="004560CB">
        <w:t xml:space="preserve">Figure </w:t>
      </w:r>
      <w:r w:rsidR="001D398B">
        <w:rPr>
          <w:noProof/>
        </w:rPr>
        <w:t>5</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w:t>
      </w:r>
      <w:r w:rsidR="001C4CA1" w:rsidRPr="004560CB">
        <w:lastRenderedPageBreak/>
        <w:t xml:space="preserve">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3"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46B91724" w:rsidR="00667934" w:rsidRPr="004560CB" w:rsidRDefault="00667934" w:rsidP="00915EF4">
      <w:pPr>
        <w:pStyle w:val="Caption"/>
        <w:jc w:val="center"/>
      </w:pPr>
      <w:bookmarkStart w:id="33" w:name="_Ref134088274"/>
      <w:r w:rsidRPr="004560CB">
        <w:t xml:space="preserve">Figure </w:t>
      </w:r>
      <w:r w:rsidRPr="004560CB">
        <w:fldChar w:fldCharType="begin"/>
      </w:r>
      <w:r w:rsidRPr="004560CB">
        <w:instrText xml:space="preserve"> SEQ Figure \* ARABIC </w:instrText>
      </w:r>
      <w:r w:rsidRPr="004560CB">
        <w:fldChar w:fldCharType="separate"/>
      </w:r>
      <w:r w:rsidR="00814C20">
        <w:rPr>
          <w:noProof/>
        </w:rPr>
        <w:t>6</w:t>
      </w:r>
      <w:r w:rsidRPr="004560CB">
        <w:fldChar w:fldCharType="end"/>
      </w:r>
      <w:bookmarkEnd w:id="33"/>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4" w:name="_Toc134697501"/>
      <w:r w:rsidRPr="004560CB">
        <w:rPr>
          <w:lang w:val="en-GB"/>
        </w:rPr>
        <w:t>Early design stages</w:t>
      </w:r>
      <w:bookmarkEnd w:id="34"/>
    </w:p>
    <w:p w14:paraId="4ADE2E45" w14:textId="48EC211B" w:rsidR="007E082F" w:rsidRPr="004560CB" w:rsidRDefault="007E082F" w:rsidP="007E082F">
      <w:r w:rsidRPr="004560CB">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4560CB">
        <w:rPr>
          <w:i/>
          <w:iCs/>
        </w:rPr>
        <w:t>FigJam</w:t>
      </w:r>
      <w:r w:rsidRPr="004560CB">
        <w:t>.</w:t>
      </w:r>
    </w:p>
    <w:p w14:paraId="31C36859" w14:textId="34F64199" w:rsidR="009A3C6F" w:rsidRPr="004560CB" w:rsidRDefault="009A3C6F" w:rsidP="009A3C6F">
      <w:pPr>
        <w:rPr>
          <w:rFonts w:ascii="Times New Roman" w:hAnsi="Times New Roman"/>
          <w:lang w:eastAsia="en-GB"/>
        </w:rPr>
      </w:pPr>
      <w:r w:rsidRPr="004560CB">
        <w:rPr>
          <w:lang w:eastAsia="en-GB"/>
        </w:rPr>
        <w:t xml:space="preserve">Before meeting each team member individually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Pr="004560CB">
        <w:rPr>
          <w:lang w:eastAsia="en-GB"/>
        </w:rPr>
        <w:t>was an opportunity to get acquainted with the entire team</w:t>
      </w:r>
      <w:r w:rsidR="00E71FD7" w:rsidRPr="004560CB">
        <w:rPr>
          <w:lang w:eastAsia="en-GB"/>
        </w:rPr>
        <w:t>,</w:t>
      </w:r>
      <w:r w:rsidRPr="004560CB">
        <w:rPr>
          <w:lang w:eastAsia="en-GB"/>
        </w:rPr>
        <w:t xml:space="preserve"> explain who I </w:t>
      </w:r>
      <w:r w:rsidR="00E71FD7" w:rsidRPr="004560CB">
        <w:rPr>
          <w:lang w:eastAsia="en-GB"/>
        </w:rPr>
        <w:t>was</w:t>
      </w:r>
      <w:r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purpose</w:t>
      </w:r>
      <w:r w:rsidRPr="004560CB">
        <w:rPr>
          <w:lang w:eastAsia="en-GB"/>
        </w:rPr>
        <w:t xml:space="preserve"> </w:t>
      </w:r>
      <w:r w:rsidR="0089645F" w:rsidRPr="004560CB">
        <w:rPr>
          <w:lang w:eastAsia="en-GB"/>
        </w:rPr>
        <w:t xml:space="preserve">and </w:t>
      </w:r>
      <w:r w:rsidRPr="004560CB">
        <w:rPr>
          <w:lang w:eastAsia="en-GB"/>
        </w:rPr>
        <w:t xml:space="preserve">expectations, and </w:t>
      </w:r>
      <w:r w:rsidRPr="004560CB">
        <w:rPr>
          <w:lang w:eastAsia="en-GB"/>
        </w:rPr>
        <w:lastRenderedPageBreak/>
        <w:t>meet their comments regarding the thesi</w:t>
      </w:r>
      <w:r w:rsidR="008F7AAF" w:rsidRPr="004560CB">
        <w:rPr>
          <w:lang w:eastAsia="en-GB"/>
        </w:rPr>
        <w:t>s</w:t>
      </w:r>
      <w:r w:rsidRPr="004560CB">
        <w:rPr>
          <w:lang w:eastAsia="en-GB"/>
        </w:rPr>
        <w:t>.</w:t>
      </w:r>
      <w:r w:rsidR="005E70C6" w:rsidRPr="004560CB">
        <w:rPr>
          <w:rFonts w:ascii="Times New Roman" w:hAnsi="Times New Roman"/>
          <w:lang w:eastAsia="en-GB"/>
        </w:rPr>
        <w:t xml:space="preserve"> </w:t>
      </w:r>
      <w:r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Pr="004560CB">
        <w:rPr>
          <w:lang w:eastAsia="en-GB"/>
        </w:rPr>
        <w:t xml:space="preserve"> </w:t>
      </w:r>
      <w:r w:rsidR="00073040" w:rsidRPr="004560CB">
        <w:rPr>
          <w:lang w:eastAsia="en-GB"/>
        </w:rPr>
        <w:t>the individual meetings was that</w:t>
      </w:r>
      <w:r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35" w:name="_Toc134697502"/>
      <w:r w:rsidRPr="004560CB">
        <w:rPr>
          <w:lang w:eastAsia="en-GB"/>
        </w:rPr>
        <w:t>Exploratory discussions</w:t>
      </w:r>
      <w:bookmarkEnd w:id="35"/>
    </w:p>
    <w:p w14:paraId="1D90EE93" w14:textId="441B2710" w:rsidR="009A3C6F" w:rsidRPr="004560CB" w:rsidRDefault="009A3C6F" w:rsidP="009A3C6F">
      <w:pPr>
        <w:rPr>
          <w:rFonts w:ascii="Times New Roman" w:hAnsi="Times New Roman"/>
          <w:lang w:eastAsia="en-GB"/>
        </w:rPr>
      </w:pPr>
      <w:r w:rsidRPr="004560CB">
        <w:rPr>
          <w:lang w:eastAsia="en-GB"/>
        </w:rPr>
        <w:t xml:space="preserve">The individual meetings with each team member consisted of one-on-one sessions spanning 45-60 minutes in person or digitally (F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77777777" w:rsidR="009E3E0B" w:rsidRPr="004560C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Pr="004560CB">
        <w:rPr>
          <w:lang w:eastAsia="en-GB"/>
        </w:rPr>
        <w:t>without any predetermined questions or questionnaires. It resembled an open discussion based on an initial prompt given to each interviewee, “</w:t>
      </w:r>
      <w:r w:rsidRPr="004560CB">
        <w:rPr>
          <w:i/>
          <w:iCs/>
          <w:lang w:eastAsia="en-GB"/>
        </w:rPr>
        <w:t>What type of value would a system solution overview bring to your work and design process?</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2F659E1C"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Pr="004560CB">
        <w:rPr>
          <w:lang w:eastAsia="en-GB"/>
        </w:rPr>
        <w:t xml:space="preserve"> regarding the mapping. When and where would they see themselves utilising a mapping tool, in what context, and why? What type of data would be relevant for them to se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36" w:name="_Toc134697503"/>
      <w:r w:rsidRPr="004560CB">
        <w:t>Analysis process</w:t>
      </w:r>
      <w:bookmarkEnd w:id="36"/>
    </w:p>
    <w:p w14:paraId="7A9F760E" w14:textId="19525855" w:rsidR="00EE1E88" w:rsidRPr="004560CB" w:rsidRDefault="00EE1E88" w:rsidP="00657C1E">
      <w:r w:rsidRPr="004560CB">
        <w:t xml:space="preserve">Affinity diagramming is </w:t>
      </w:r>
      <w:r w:rsidR="00556A92" w:rsidRPr="004560CB">
        <w:t xml:space="preserve">a </w:t>
      </w:r>
      <w:r w:rsidRPr="004560CB">
        <w:t xml:space="preserve">method of data analysis that focuses on externalising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610FD3" w:rsidRPr="004560CB">
        <w:t>Post-it</w:t>
      </w:r>
      <w:r w:rsidR="002F6235" w:rsidRPr="004560CB">
        <w:t xml:space="preserve"> notes and scattered </w:t>
      </w:r>
      <w:r w:rsidR="003D4A51" w:rsidRPr="004560CB">
        <w:t>in no specific order</w:t>
      </w:r>
      <w:r w:rsidR="002F6235" w:rsidRPr="004560CB">
        <w:t>. The post-its</w:t>
      </w:r>
      <w:r w:rsidR="00224CAA" w:rsidRPr="004560CB">
        <w:t>’</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7B6733F4" w:rsidR="00657C1E" w:rsidRPr="004560CB" w:rsidRDefault="00657C1E" w:rsidP="00657C1E">
      <w:pPr>
        <w:pStyle w:val="Caption"/>
        <w:jc w:val="center"/>
        <w:rPr>
          <w:lang w:eastAsia="en-GB"/>
        </w:rPr>
      </w:pPr>
      <w:bookmarkStart w:id="37" w:name="_Ref133499680"/>
      <w:r w:rsidRPr="004560CB">
        <w:t xml:space="preserve">Figure </w:t>
      </w:r>
      <w:r w:rsidRPr="004560CB">
        <w:fldChar w:fldCharType="begin"/>
      </w:r>
      <w:r w:rsidRPr="004560CB">
        <w:instrText xml:space="preserve"> SEQ Figure \* ARABIC </w:instrText>
      </w:r>
      <w:r w:rsidRPr="004560CB">
        <w:fldChar w:fldCharType="separate"/>
      </w:r>
      <w:r w:rsidR="00814C20">
        <w:rPr>
          <w:noProof/>
        </w:rPr>
        <w:t>7</w:t>
      </w:r>
      <w:r w:rsidRPr="004560CB">
        <w:fldChar w:fldCharType="end"/>
      </w:r>
      <w:bookmarkEnd w:id="37"/>
      <w:r w:rsidRPr="004560CB">
        <w:t xml:space="preserve">. Finished layout after applying the affinity diagram </w:t>
      </w:r>
      <w:r w:rsidR="00F544E3" w:rsidRPr="004560CB">
        <w:t>method.</w:t>
      </w:r>
      <w:r w:rsidR="00E97D25" w:rsidRPr="004560CB">
        <w:t xml:space="preserve"> Red post-its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post-its</w:t>
      </w:r>
      <w:r w:rsidR="00E97D25" w:rsidRPr="004560CB">
        <w:t xml:space="preserve"> are generated insights.</w:t>
      </w:r>
    </w:p>
    <w:p w14:paraId="4EE96CFD" w14:textId="0BD81320"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1D398B" w:rsidRPr="004560CB">
        <w:t xml:space="preserve">Figure </w:t>
      </w:r>
      <w:r w:rsidR="001D398B">
        <w:rPr>
          <w:noProof/>
        </w:rPr>
        <w:t>6</w:t>
      </w:r>
      <w:r w:rsidR="00F544E3" w:rsidRPr="004560CB">
        <w:fldChar w:fldCharType="end"/>
      </w:r>
      <w:r w:rsidRPr="004560CB">
        <w:t xml:space="preserve">), seven themes could be 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Pr="004560CB" w:rsidRDefault="00657C1E" w:rsidP="000D4BCC">
      <w:pPr>
        <w:pStyle w:val="Heading3"/>
        <w:rPr>
          <w:lang w:eastAsia="en-GB"/>
        </w:rPr>
      </w:pPr>
      <w:bookmarkStart w:id="38" w:name="_Toc134697504"/>
      <w:r w:rsidRPr="004560CB">
        <w:rPr>
          <w:lang w:eastAsia="en-GB"/>
        </w:rPr>
        <w:t>Results from interviews</w:t>
      </w:r>
      <w:bookmarkEnd w:id="38"/>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 xml:space="preserve">What does the user's workflow look like within the </w:t>
            </w:r>
            <w:r w:rsidRPr="004560CB">
              <w:rPr>
                <w:sz w:val="18"/>
                <w:szCs w:val="18"/>
              </w:rPr>
              <w:lastRenderedPageBreak/>
              <w:t>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lastRenderedPageBreak/>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 xml:space="preserve">The system should allow for flexibility in interaction and input to enforce a </w:t>
            </w:r>
            <w:r w:rsidRPr="004560CB">
              <w:rPr>
                <w:color w:val="000000"/>
                <w:sz w:val="18"/>
                <w:szCs w:val="18"/>
              </w:rPr>
              <w:lastRenderedPageBreak/>
              <w:t>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lastRenderedPageBreak/>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59F80339" w:rsidR="00185670" w:rsidRPr="004560CB" w:rsidRDefault="000D4BCC" w:rsidP="000D4BCC">
      <w:pPr>
        <w:pStyle w:val="Caption"/>
        <w:jc w:val="center"/>
        <w:rPr>
          <w:rFonts w:ascii="Times New Roman" w:hAnsi="Times New Roman"/>
        </w:rPr>
      </w:pPr>
      <w:bookmarkStart w:id="39" w:name="_Ref134017650"/>
      <w:r w:rsidRPr="004560CB">
        <w:t xml:space="preserve">Table </w:t>
      </w:r>
      <w:r w:rsidR="00F64AD4">
        <w:fldChar w:fldCharType="begin"/>
      </w:r>
      <w:r w:rsidR="00F64AD4">
        <w:instrText xml:space="preserve"> SEQ Table \* ARABIC </w:instrText>
      </w:r>
      <w:r w:rsidR="00F64AD4">
        <w:fldChar w:fldCharType="separate"/>
      </w:r>
      <w:r w:rsidR="005C7C22">
        <w:rPr>
          <w:noProof/>
        </w:rPr>
        <w:t>2</w:t>
      </w:r>
      <w:r w:rsidR="00F64AD4">
        <w:fldChar w:fldCharType="end"/>
      </w:r>
      <w:bookmarkEnd w:id="39"/>
      <w:r w:rsidRPr="004560CB">
        <w:t>. Data &amp; Input</w:t>
      </w:r>
      <w:r w:rsidR="007D0B37" w:rsidRPr="004560CB">
        <w:t>.</w:t>
      </w:r>
    </w:p>
    <w:p w14:paraId="1FD11131" w14:textId="72CA31AF" w:rsidR="00657C1E" w:rsidRPr="004560CB" w:rsidRDefault="00EC7C1B" w:rsidP="00651F2C">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 (</w:t>
      </w:r>
      <w:r w:rsidRPr="004560CB">
        <w:fldChar w:fldCharType="begin"/>
      </w:r>
      <w:r w:rsidRPr="004560CB">
        <w:instrText xml:space="preserve"> REF _Ref134017650 \h </w:instrText>
      </w:r>
      <w:r w:rsidRPr="004560CB">
        <w:fldChar w:fldCharType="separate"/>
      </w:r>
      <w:r w:rsidR="001D398B" w:rsidRPr="004560CB">
        <w:t xml:space="preserve">Table </w:t>
      </w:r>
      <w:r w:rsidR="001D398B">
        <w:rPr>
          <w:noProof/>
        </w:rPr>
        <w:t>2</w:t>
      </w:r>
      <w:r w:rsidRPr="004560CB">
        <w:fldChar w:fldCharType="end"/>
      </w:r>
      <w:r w:rsidRPr="004560CB">
        <w:t>)</w:t>
      </w:r>
      <w:r w:rsidR="00CE57A1"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5E42C147" w:rsidR="00E86BDB" w:rsidRPr="004560CB" w:rsidRDefault="00D51EEA" w:rsidP="00D51EEA">
      <w:pPr>
        <w:pStyle w:val="Caption"/>
        <w:jc w:val="center"/>
      </w:pPr>
      <w:bookmarkStart w:id="40" w:name="_Ref134018158"/>
      <w:r w:rsidRPr="004560CB">
        <w:t xml:space="preserve">Table </w:t>
      </w:r>
      <w:r w:rsidR="00F64AD4">
        <w:fldChar w:fldCharType="begin"/>
      </w:r>
      <w:r w:rsidR="00F64AD4">
        <w:instrText xml:space="preserve"> SEQ Table \* ARABIC </w:instrText>
      </w:r>
      <w:r w:rsidR="00F64AD4">
        <w:fldChar w:fldCharType="separate"/>
      </w:r>
      <w:r w:rsidR="005C7C22">
        <w:rPr>
          <w:noProof/>
        </w:rPr>
        <w:t>3</w:t>
      </w:r>
      <w:r w:rsidR="00F64AD4">
        <w:fldChar w:fldCharType="end"/>
      </w:r>
      <w:bookmarkEnd w:id="40"/>
      <w:r w:rsidRPr="004560CB">
        <w:t xml:space="preserve">. </w:t>
      </w:r>
      <w:r w:rsidR="00D448ED" w:rsidRPr="004560CB">
        <w:t>Larger and personal contex</w:t>
      </w:r>
      <w:r w:rsidR="007D0B37" w:rsidRPr="004560CB">
        <w:t>t</w:t>
      </w:r>
      <w:r w:rsidRPr="004560CB">
        <w:t>.</w:t>
      </w:r>
    </w:p>
    <w:p w14:paraId="71A8CB73" w14:textId="562ABA00" w:rsidR="00657C1E" w:rsidRPr="004560CB" w:rsidRDefault="00EC7C1B" w:rsidP="00A302A2">
      <w:r w:rsidRPr="004560CB">
        <w:t>A recurring theme amongst the designers was the need for a common understanding of the contexts in which they worked. Through a better understanding of the larger context, some users hypothesised that projects could be defined better and have more focused design processes than they currently have. Beyond interpersonal communication and understanding, several users wished to have a better understanding for their own sake when approaching new projects (</w:t>
      </w:r>
      <w:r w:rsidRPr="004560CB">
        <w:fldChar w:fldCharType="begin"/>
      </w:r>
      <w:r w:rsidRPr="004560CB">
        <w:instrText xml:space="preserve"> REF _Ref134018158 \h </w:instrText>
      </w:r>
      <w:r w:rsidRPr="004560CB">
        <w:fldChar w:fldCharType="separate"/>
      </w:r>
      <w:r w:rsidR="001D398B" w:rsidRPr="004560CB">
        <w:t xml:space="preserve">Table </w:t>
      </w:r>
      <w:r w:rsidR="001D398B">
        <w:rPr>
          <w:noProof/>
        </w:rPr>
        <w:t>3</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lastRenderedPageBreak/>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6401016D" w:rsidR="001804D5" w:rsidRPr="004560CB" w:rsidRDefault="00BB3498" w:rsidP="00BB3498">
      <w:pPr>
        <w:pStyle w:val="Caption"/>
        <w:jc w:val="center"/>
        <w:rPr>
          <w:rFonts w:ascii="Times New Roman" w:hAnsi="Times New Roman"/>
        </w:rPr>
      </w:pPr>
      <w:bookmarkStart w:id="41" w:name="_Ref134018658"/>
      <w:r w:rsidRPr="004560CB">
        <w:t xml:space="preserve">Table </w:t>
      </w:r>
      <w:r w:rsidR="00F64AD4">
        <w:fldChar w:fldCharType="begin"/>
      </w:r>
      <w:r w:rsidR="00F64AD4">
        <w:instrText xml:space="preserve"> SEQ Table \* ARABIC </w:instrText>
      </w:r>
      <w:r w:rsidR="00F64AD4">
        <w:fldChar w:fldCharType="separate"/>
      </w:r>
      <w:r w:rsidR="005C7C22">
        <w:rPr>
          <w:noProof/>
        </w:rPr>
        <w:t>4</w:t>
      </w:r>
      <w:r w:rsidR="00F64AD4">
        <w:fldChar w:fldCharType="end"/>
      </w:r>
      <w:bookmarkEnd w:id="41"/>
      <w:r w:rsidRPr="004560CB">
        <w:t xml:space="preserve">. </w:t>
      </w:r>
      <w:r w:rsidR="001F6777" w:rsidRPr="004560CB">
        <w:t>Finding information</w:t>
      </w:r>
      <w:r w:rsidR="005C7FB4" w:rsidRPr="004560CB">
        <w:t>.</w:t>
      </w:r>
    </w:p>
    <w:p w14:paraId="62478F4A" w14:textId="2A46A8F5" w:rsidR="007F7DAD" w:rsidRPr="004560CB" w:rsidRDefault="00EC7C1B"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1D398B" w:rsidRPr="004560CB">
        <w:t xml:space="preserve">Table </w:t>
      </w:r>
      <w:r w:rsidR="001D398B">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2827F83E" w:rsidR="005C7FB4" w:rsidRPr="004560CB" w:rsidRDefault="005C7FB4" w:rsidP="009568D2">
      <w:pPr>
        <w:pStyle w:val="Caption"/>
        <w:jc w:val="center"/>
      </w:pPr>
      <w:bookmarkStart w:id="42" w:name="_Ref134019106"/>
      <w:r w:rsidRPr="004560CB">
        <w:t xml:space="preserve">Table </w:t>
      </w:r>
      <w:r w:rsidR="00F64AD4">
        <w:fldChar w:fldCharType="begin"/>
      </w:r>
      <w:r w:rsidR="00F64AD4">
        <w:instrText xml:space="preserve"> SEQ Table \* ARABIC </w:instrText>
      </w:r>
      <w:r w:rsidR="00F64AD4">
        <w:fldChar w:fldCharType="separate"/>
      </w:r>
      <w:r w:rsidR="005C7C22">
        <w:rPr>
          <w:noProof/>
        </w:rPr>
        <w:t>5</w:t>
      </w:r>
      <w:r w:rsidR="00F64AD4">
        <w:fldChar w:fldCharType="end"/>
      </w:r>
      <w:bookmarkEnd w:id="42"/>
      <w:r w:rsidRPr="004560CB">
        <w:t xml:space="preserve">. </w:t>
      </w:r>
      <w:r w:rsidR="00CC46EC" w:rsidRPr="004560CB">
        <w:t>Issues &amp; problems</w:t>
      </w:r>
      <w:r w:rsidRPr="004560CB">
        <w:t>.</w:t>
      </w:r>
    </w:p>
    <w:p w14:paraId="113609C4" w14:textId="787A31CD" w:rsidR="00657C1E" w:rsidRPr="004560CB" w:rsidRDefault="00EC7C1B" w:rsidP="00A302A2">
      <w:r w:rsidRPr="004560CB">
        <w:t>There is a need for consistent access to solution information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 (</w:t>
      </w:r>
      <w:r w:rsidRPr="004560CB">
        <w:fldChar w:fldCharType="begin"/>
      </w:r>
      <w:r w:rsidRPr="004560CB">
        <w:instrText xml:space="preserve"> REF _Ref134019106 \h </w:instrText>
      </w:r>
      <w:r w:rsidRPr="004560CB">
        <w:fldChar w:fldCharType="separate"/>
      </w:r>
      <w:r w:rsidR="001D398B" w:rsidRPr="004560CB">
        <w:t xml:space="preserve">Table </w:t>
      </w:r>
      <w:r w:rsidR="001D398B">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lastRenderedPageBreak/>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224E4EE9" w:rsidR="00F95819" w:rsidRPr="004560CB" w:rsidRDefault="00F95819" w:rsidP="00F95819">
      <w:pPr>
        <w:pStyle w:val="Caption"/>
        <w:jc w:val="center"/>
      </w:pPr>
      <w:bookmarkStart w:id="43" w:name="_Ref134019544"/>
      <w:r w:rsidRPr="004560CB">
        <w:t xml:space="preserve">Table </w:t>
      </w:r>
      <w:r w:rsidR="00F64AD4">
        <w:fldChar w:fldCharType="begin"/>
      </w:r>
      <w:r w:rsidR="00F64AD4">
        <w:instrText xml:space="preserve"> SEQ Table \* ARABIC </w:instrText>
      </w:r>
      <w:r w:rsidR="00F64AD4">
        <w:fldChar w:fldCharType="separate"/>
      </w:r>
      <w:r w:rsidR="005C7C22">
        <w:rPr>
          <w:noProof/>
        </w:rPr>
        <w:t>6</w:t>
      </w:r>
      <w:r w:rsidR="00F64AD4">
        <w:fldChar w:fldCharType="end"/>
      </w:r>
      <w:bookmarkEnd w:id="43"/>
      <w:r w:rsidRPr="004560CB">
        <w:t xml:space="preserve">. </w:t>
      </w:r>
      <w:r w:rsidR="004033B4" w:rsidRPr="004560CB">
        <w:t>Governance</w:t>
      </w:r>
      <w:r w:rsidRPr="004560CB">
        <w:t>.</w:t>
      </w:r>
    </w:p>
    <w:p w14:paraId="0EED851C" w14:textId="353D0D34" w:rsidR="00657C1E" w:rsidRPr="004560CB" w:rsidRDefault="00EC7C1B"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1D398B" w:rsidRPr="004560CB">
        <w:t xml:space="preserve">Table </w:t>
      </w:r>
      <w:r w:rsidR="001D398B">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01C74543" w:rsidR="00B9269F" w:rsidRPr="004560CB" w:rsidRDefault="00B9269F" w:rsidP="00B9269F">
      <w:pPr>
        <w:pStyle w:val="Caption"/>
        <w:jc w:val="center"/>
      </w:pPr>
      <w:bookmarkStart w:id="44" w:name="_Ref134019855"/>
      <w:r w:rsidRPr="004560CB">
        <w:t xml:space="preserve">Table </w:t>
      </w:r>
      <w:r w:rsidR="00F64AD4">
        <w:fldChar w:fldCharType="begin"/>
      </w:r>
      <w:r w:rsidR="00F64AD4">
        <w:instrText xml:space="preserve"> SEQ Table \* ARABIC </w:instrText>
      </w:r>
      <w:r w:rsidR="00F64AD4">
        <w:fldChar w:fldCharType="separate"/>
      </w:r>
      <w:r w:rsidR="005C7C22">
        <w:rPr>
          <w:noProof/>
        </w:rPr>
        <w:t>7</w:t>
      </w:r>
      <w:r w:rsidR="00F64AD4">
        <w:fldChar w:fldCharType="end"/>
      </w:r>
      <w:bookmarkEnd w:id="44"/>
      <w:r w:rsidRPr="004560CB">
        <w:t>. Previous mappings</w:t>
      </w:r>
      <w:r w:rsidR="00B74DD8" w:rsidRPr="004560CB">
        <w:t>.</w:t>
      </w:r>
    </w:p>
    <w:p w14:paraId="4D43E48A" w14:textId="07300C87" w:rsidR="00657C1E" w:rsidRPr="004560CB" w:rsidRDefault="00DC0067" w:rsidP="00A302A2">
      <w:r w:rsidRPr="004560CB">
        <w:t>Previous mappings were too specific and designed from a single perspective in the project, only providing insights in a narrow scope. Much time was spent on research and design that was discarded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primarily through manual inputs requiring many work hours spent to keep the mapping up to date (</w:t>
      </w:r>
      <w:r w:rsidRPr="004560CB">
        <w:fldChar w:fldCharType="begin"/>
      </w:r>
      <w:r w:rsidRPr="004560CB">
        <w:instrText xml:space="preserve"> REF _Ref134019855 \h </w:instrText>
      </w:r>
      <w:r w:rsidRPr="004560CB">
        <w:fldChar w:fldCharType="separate"/>
      </w:r>
      <w:r w:rsidR="001D398B" w:rsidRPr="004560CB">
        <w:t xml:space="preserve">Table </w:t>
      </w:r>
      <w:r w:rsidR="001D398B">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736E1A46" w:rsidR="00B74DD8" w:rsidRPr="004560CB" w:rsidRDefault="00B74DD8" w:rsidP="00B74DD8">
      <w:pPr>
        <w:pStyle w:val="Caption"/>
        <w:jc w:val="center"/>
      </w:pPr>
      <w:bookmarkStart w:id="45" w:name="_Ref134020125"/>
      <w:r w:rsidRPr="004560CB">
        <w:t xml:space="preserve">Table </w:t>
      </w:r>
      <w:r w:rsidR="00F64AD4">
        <w:fldChar w:fldCharType="begin"/>
      </w:r>
      <w:r w:rsidR="00F64AD4">
        <w:instrText xml:space="preserve"> SEQ Table \* ARABIC </w:instrText>
      </w:r>
      <w:r w:rsidR="00F64AD4">
        <w:fldChar w:fldCharType="separate"/>
      </w:r>
      <w:r w:rsidR="005C7C22">
        <w:rPr>
          <w:noProof/>
        </w:rPr>
        <w:t>8</w:t>
      </w:r>
      <w:r w:rsidR="00F64AD4">
        <w:fldChar w:fldCharType="end"/>
      </w:r>
      <w:bookmarkEnd w:id="45"/>
      <w:r w:rsidRPr="004560CB">
        <w:t>. Practicalities.</w:t>
      </w:r>
    </w:p>
    <w:p w14:paraId="566BAE14" w14:textId="520CF853" w:rsidR="00236950" w:rsidRPr="004560CB" w:rsidRDefault="00236950" w:rsidP="00236950">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1D398B" w:rsidRPr="004560CB">
        <w:t xml:space="preserve">Table </w:t>
      </w:r>
      <w:r w:rsidR="001D398B">
        <w:rPr>
          <w:noProof/>
        </w:rPr>
        <w:t>8</w:t>
      </w:r>
      <w:r w:rsidRPr="004560CB">
        <w:fldChar w:fldCharType="end"/>
      </w:r>
      <w:r w:rsidRPr="004560CB">
        <w:t>).</w:t>
      </w:r>
    </w:p>
    <w:p w14:paraId="6CA11CA0" w14:textId="77777777" w:rsidR="00151665" w:rsidRPr="004560CB" w:rsidRDefault="00151665" w:rsidP="00151665">
      <w:pPr>
        <w:pStyle w:val="Heading2"/>
        <w:rPr>
          <w:lang w:val="en-GB"/>
        </w:rPr>
      </w:pPr>
      <w:bookmarkStart w:id="46" w:name="_Toc134697505"/>
      <w:r w:rsidRPr="004560CB">
        <w:rPr>
          <w:lang w:val="en-GB"/>
        </w:rPr>
        <w:lastRenderedPageBreak/>
        <w:t>Sketching &amp; Prototyping</w:t>
      </w:r>
      <w:bookmarkEnd w:id="46"/>
    </w:p>
    <w:p w14:paraId="7BD411CB" w14:textId="52BB1098" w:rsidR="00151665" w:rsidRPr="004560CB" w:rsidRDefault="006B3E39" w:rsidP="00151665">
      <w:pPr>
        <w:pStyle w:val="Heading3"/>
      </w:pPr>
      <w:bookmarkStart w:id="47" w:name="_Toc134697506"/>
      <w:r w:rsidRPr="004560CB">
        <w:t>Prototyping methodology</w:t>
      </w:r>
      <w:bookmarkEnd w:id="47"/>
    </w:p>
    <w:p w14:paraId="197C5F65" w14:textId="069EF4C4" w:rsidR="008C205A" w:rsidRPr="004560CB" w:rsidRDefault="006047ED" w:rsidP="006047ED">
      <w:r w:rsidRPr="004560CB">
        <w:t>Prototyping is a core methodology for any Interaction Desig</w:t>
      </w:r>
      <w:r w:rsidR="004C0C75" w:rsidRPr="004560CB">
        <w:t>n</w:t>
      </w:r>
      <w:r w:rsidRPr="004560CB">
        <w:t xml:space="preserve"> project</w:t>
      </w:r>
      <w:r w:rsidR="00E26A1C" w:rsidRPr="004560CB">
        <w:t xml:space="preserve"> and can be done in many ways to yield differing results</w:t>
      </w:r>
      <w:r w:rsidR="005576DC" w:rsidRPr="004560CB">
        <w:t xml:space="preserve"> </w:t>
      </w:r>
      <w:r w:rsidR="005576DC" w:rsidRPr="004560CB">
        <w:fldChar w:fldCharType="begin"/>
      </w:r>
      <w:r w:rsidR="005576DC"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rsidRPr="004560CB">
        <w:fldChar w:fldCharType="separate"/>
      </w:r>
      <w:r w:rsidR="005576DC" w:rsidRPr="004560CB">
        <w:rPr>
          <w:noProof/>
        </w:rPr>
        <w:t>(Houde &amp; Hill, 1997)</w:t>
      </w:r>
      <w:r w:rsidR="005576DC" w:rsidRPr="004560CB">
        <w:fldChar w:fldCharType="end"/>
      </w:r>
      <w:r w:rsidRPr="004560CB">
        <w:t>.</w:t>
      </w:r>
      <w:r w:rsidR="008C205A" w:rsidRPr="004560CB">
        <w:t xml:space="preserve"> Prototyping, at its core, is a way for designers to compartmentalise and explore specific aspects of a design. </w:t>
      </w:r>
      <w:r w:rsidR="00ED5AB7" w:rsidRPr="004560CB">
        <w:t xml:space="preserve">Constructing prototypes follows the designer throughout the </w:t>
      </w:r>
      <w:r w:rsidR="00274DE2" w:rsidRPr="004560CB">
        <w:t>process and changes according to fidelity and purpose.</w:t>
      </w:r>
      <w:r w:rsidR="009A57F8" w:rsidRPr="004560CB">
        <w:t xml:space="preserve"> Due to </w:t>
      </w:r>
      <w:r w:rsidR="006F54F3" w:rsidRPr="004560CB">
        <w:t xml:space="preserve">how </w:t>
      </w:r>
      <w:r w:rsidR="00DA2EC2" w:rsidRPr="004560CB">
        <w:t>functional</w:t>
      </w:r>
      <w:r w:rsidR="006F54F3" w:rsidRPr="004560CB">
        <w:t xml:space="preserve"> prototyping is to the entire design process</w:t>
      </w:r>
      <w:r w:rsidR="009A57F8" w:rsidRPr="004560CB">
        <w:t>, a broad spectrum of methodologies exists to apply</w:t>
      </w:r>
      <w:r w:rsidR="00184CE1" w:rsidRPr="004560CB">
        <w:t xml:space="preserve"> </w:t>
      </w:r>
      <w:r w:rsidR="00184CE1" w:rsidRPr="004560CB">
        <w:fldChar w:fldCharType="begin"/>
      </w:r>
      <w:r w:rsidR="00184CE1" w:rsidRPr="004560CB">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rsidRPr="004560CB">
        <w:fldChar w:fldCharType="separate"/>
      </w:r>
      <w:r w:rsidR="00184CE1" w:rsidRPr="004560CB">
        <w:rPr>
          <w:noProof/>
        </w:rPr>
        <w:t>(Martin &amp; Hanington, 2012)</w:t>
      </w:r>
      <w:r w:rsidR="00184CE1" w:rsidRPr="004560CB">
        <w:fldChar w:fldCharType="end"/>
      </w:r>
      <w:r w:rsidR="009A57F8" w:rsidRPr="004560CB">
        <w:t>.</w:t>
      </w:r>
    </w:p>
    <w:p w14:paraId="62D3A482" w14:textId="1B839C9C" w:rsidR="00C925CE" w:rsidRPr="004560CB" w:rsidRDefault="00C925CE" w:rsidP="006047ED">
      <w:r w:rsidRPr="004560CB">
        <w:t xml:space="preserve">As will be developed </w:t>
      </w:r>
      <w:r w:rsidR="00D31C47" w:rsidRPr="004560CB">
        <w:t>later, this</w:t>
      </w:r>
      <w:r w:rsidRPr="004560CB">
        <w:t xml:space="preserve"> thesis revolves around three main methods of prototyping and </w:t>
      </w:r>
      <w:r w:rsidR="00D1099C" w:rsidRPr="004560CB">
        <w:t>sketching (</w:t>
      </w:r>
      <w:r w:rsidR="00D31C47" w:rsidRPr="004560CB">
        <w:fldChar w:fldCharType="begin"/>
      </w:r>
      <w:r w:rsidR="00D31C47" w:rsidRPr="004560CB">
        <w:instrText xml:space="preserve"> REF _Ref134023132 \h </w:instrText>
      </w:r>
      <w:r w:rsidR="00D31C47" w:rsidRPr="004560CB">
        <w:fldChar w:fldCharType="separate"/>
      </w:r>
      <w:r w:rsidR="001D398B" w:rsidRPr="004560CB">
        <w:t xml:space="preserve">Table </w:t>
      </w:r>
      <w:r w:rsidR="001D398B">
        <w:rPr>
          <w:noProof/>
        </w:rPr>
        <w:t>9</w:t>
      </w:r>
      <w:r w:rsidR="00D31C47" w:rsidRPr="004560CB">
        <w:fldChar w:fldCharType="end"/>
      </w:r>
      <w:r w:rsidR="00D31C47" w:rsidRPr="004560CB">
        <w:t>)</w:t>
      </w:r>
      <w:r w:rsidRPr="004560CB">
        <w:t>.</w:t>
      </w:r>
      <w:r w:rsidR="00880C0B" w:rsidRPr="004560CB">
        <w:t xml:space="preserve"> </w:t>
      </w:r>
      <w:r w:rsidR="00D1099C" w:rsidRPr="004560CB">
        <w:t>However</w:t>
      </w:r>
      <w:r w:rsidR="00AD6364" w:rsidRPr="004560CB">
        <w:t>,</w:t>
      </w:r>
      <w:r w:rsidR="00D1099C" w:rsidRPr="004560CB">
        <w:t xml:space="preserve"> there is a methodological distinction between sketching and prototyping </w:t>
      </w:r>
      <w:r w:rsidR="00D1099C" w:rsidRPr="004560CB">
        <w:fldChar w:fldCharType="begin"/>
      </w:r>
      <w:r w:rsidR="005805CE"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rsidRPr="004560CB">
        <w:fldChar w:fldCharType="separate"/>
      </w:r>
      <w:r w:rsidR="00D1099C" w:rsidRPr="004560CB">
        <w:rPr>
          <w:noProof/>
        </w:rPr>
        <w:t>(Buxton, 2007)</w:t>
      </w:r>
      <w:r w:rsidR="00D1099C" w:rsidRPr="004560CB">
        <w:fldChar w:fldCharType="end"/>
      </w:r>
      <w:r w:rsidR="008E3C8F" w:rsidRPr="004560CB">
        <w:t xml:space="preserve">. </w:t>
      </w:r>
      <w:r w:rsidR="00D12201" w:rsidRPr="004560CB">
        <w:t xml:space="preserve">Buxton </w:t>
      </w:r>
      <w:r w:rsidR="00D12201" w:rsidRPr="004560CB">
        <w:fldChar w:fldCharType="begin"/>
      </w:r>
      <w:r w:rsidR="005805CE"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rsidRPr="004560CB">
        <w:fldChar w:fldCharType="separate"/>
      </w:r>
      <w:r w:rsidR="00D12201" w:rsidRPr="004560CB">
        <w:rPr>
          <w:noProof/>
        </w:rPr>
        <w:t>(2007)</w:t>
      </w:r>
      <w:r w:rsidR="00D12201" w:rsidRPr="004560CB">
        <w:fldChar w:fldCharType="end"/>
      </w:r>
      <w:r w:rsidR="00D12201" w:rsidRPr="004560CB">
        <w:t xml:space="preserve"> explains that the main difference between sketching and prototyping</w:t>
      </w:r>
      <w:r w:rsidR="00496410" w:rsidRPr="004560CB">
        <w:t xml:space="preserve"> </w:t>
      </w:r>
      <w:r w:rsidR="00B46C5D" w:rsidRPr="004560CB">
        <w:t>is the low cost and time efficiency of sketches early in the design process</w:t>
      </w:r>
      <w:r w:rsidR="00966135" w:rsidRPr="004560CB">
        <w:t>. In</w:t>
      </w:r>
      <w:r w:rsidR="00A21225" w:rsidRPr="004560CB">
        <w:t xml:space="preserve"> a sense</w:t>
      </w:r>
      <w:r w:rsidR="00F37573" w:rsidRPr="004560CB">
        <w:t>,</w:t>
      </w:r>
      <w:r w:rsidR="00A21225" w:rsidRPr="004560CB">
        <w:t xml:space="preserve"> they become disposable.</w:t>
      </w:r>
      <w:r w:rsidR="0095142D" w:rsidRPr="004560CB">
        <w:t xml:space="preserve"> Prototypes, </w:t>
      </w:r>
      <w:r w:rsidR="00966135" w:rsidRPr="004560CB">
        <w:t>conversely</w:t>
      </w:r>
      <w:r w:rsidR="0095142D" w:rsidRPr="004560CB">
        <w:t xml:space="preserve">, are more intricate and require a </w:t>
      </w:r>
      <w:r w:rsidR="00DA2EC2" w:rsidRPr="004560CB">
        <w:t>more considerable</w:t>
      </w:r>
      <w:r w:rsidR="0095142D" w:rsidRPr="004560CB">
        <w:t xml:space="preserve"> time investment</w:t>
      </w:r>
      <w:r w:rsidR="00AF514F" w:rsidRPr="004560CB">
        <w:t>, making them less disposable</w:t>
      </w:r>
      <w:r w:rsidR="0095142D" w:rsidRPr="004560CB">
        <w:t xml:space="preserve">. </w:t>
      </w:r>
      <w:r w:rsidR="00EB1096" w:rsidRPr="004560CB">
        <w:t>Both are different but still intertwined with the design process.</w:t>
      </w:r>
    </w:p>
    <w:p w14:paraId="6B7D1830" w14:textId="49933B56" w:rsidR="006047ED" w:rsidRPr="004560CB" w:rsidRDefault="008C205A" w:rsidP="006047E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w:t>
      </w:r>
      <w:r w:rsidR="00E73473" w:rsidRPr="004560CB">
        <w:t xml:space="preserve">further </w:t>
      </w:r>
      <w:r w:rsidRPr="004560CB">
        <w:t xml:space="preserve">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w:t>
      </w:r>
      <w:r w:rsidR="004A6563" w:rsidRPr="004560CB">
        <w:t xml:space="preserve">Lim </w:t>
      </w:r>
      <w:r w:rsidR="00DA2EC2" w:rsidRPr="004560CB">
        <w:t>et al.’s</w:t>
      </w:r>
      <w:r w:rsidR="004A6563" w:rsidRPr="004560CB">
        <w:t xml:space="preserve"> (2008) prototype structure </w:t>
      </w:r>
      <w:r w:rsidR="00DA2EC2" w:rsidRPr="004560CB">
        <w:t>allow</w:t>
      </w:r>
      <w:r w:rsidR="004A6563" w:rsidRPr="004560CB">
        <w:t xml:space="preserve"> designers</w:t>
      </w:r>
      <w:r w:rsidRPr="004560CB">
        <w:t xml:space="preserve"> to analyse, reflect and contextualise their prototypes</w:t>
      </w:r>
      <w:r w:rsidR="004A6563" w:rsidRPr="004560CB">
        <w:t xml:space="preserve"> to determine direction and purpose</w:t>
      </w:r>
      <w:r w:rsidRPr="004560CB">
        <w:t>.</w:t>
      </w:r>
      <w:r w:rsidR="00045752" w:rsidRPr="004560CB">
        <w:t xml:space="preserve"> Combining Buxton’s </w:t>
      </w:r>
      <w:r w:rsidR="00045752" w:rsidRPr="004560CB">
        <w:fldChar w:fldCharType="begin"/>
      </w:r>
      <w:r w:rsidR="005805CE"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rsidRPr="004560CB">
        <w:fldChar w:fldCharType="separate"/>
      </w:r>
      <w:r w:rsidR="00045752" w:rsidRPr="004560CB">
        <w:rPr>
          <w:noProof/>
        </w:rPr>
        <w:t>(2007)</w:t>
      </w:r>
      <w:r w:rsidR="00045752" w:rsidRPr="004560CB">
        <w:fldChar w:fldCharType="end"/>
      </w:r>
      <w:r w:rsidR="00045752" w:rsidRPr="004560CB">
        <w:t xml:space="preserve"> definition and mindset with Lim </w:t>
      </w:r>
      <w:r w:rsidR="00DA2EC2" w:rsidRPr="004560CB">
        <w:t>et al.’s</w:t>
      </w:r>
      <w:r w:rsidR="00045752" w:rsidRPr="004560CB">
        <w:t xml:space="preserve"> </w:t>
      </w:r>
      <w:r w:rsidR="00DA2EC2" w:rsidRPr="004560CB">
        <w:t>(2008) methodological analysis, we can understand</w:t>
      </w:r>
      <w:r w:rsidR="00045752" w:rsidRPr="004560CB">
        <w:t xml:space="preserve"> how prototypes</w:t>
      </w:r>
      <w:r w:rsidR="00CF708F" w:rsidRPr="004560CB">
        <w:t xml:space="preserve"> </w:t>
      </w:r>
      <w:r w:rsidR="00CF708F" w:rsidRPr="004560CB">
        <w:rPr>
          <w:i/>
          <w:iCs/>
        </w:rPr>
        <w:t>inform</w:t>
      </w:r>
      <w:r w:rsidR="00CF708F" w:rsidRPr="004560CB">
        <w:t xml:space="preserve"> the design process while also being </w:t>
      </w:r>
      <w:r w:rsidR="00CF708F" w:rsidRPr="004560CB">
        <w:rPr>
          <w:i/>
          <w:iCs/>
        </w:rPr>
        <w:t>integral</w:t>
      </w:r>
      <w:r w:rsidR="00CF708F" w:rsidRPr="004560CB">
        <w:t xml:space="preserve"> to it.</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It is much easier, cheaper, faster, and more reliable to find a little old man, a microphone, and some loud speakers than it is to find a real wizard. So it is with most systems. Fake it before you build it”</w:t>
      </w:r>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48" w:name="_Toc134697507"/>
      <w:r w:rsidRPr="004560CB">
        <w:lastRenderedPageBreak/>
        <w:t>Three-point approach</w:t>
      </w:r>
      <w:bookmarkEnd w:id="48"/>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35142FB5" w:rsidR="00151665" w:rsidRPr="004560CB" w:rsidRDefault="00151665" w:rsidP="00151665">
      <w:r w:rsidRPr="004560CB">
        <w:t xml:space="preserve">By working iteratively through the different processes, I could quickly sketch concepts and ideas on paper, sort through them to see which best would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the live code prototype. </w:t>
      </w:r>
      <w:r w:rsidR="006D72E2" w:rsidRPr="004560CB">
        <w:t>This</w:t>
      </w:r>
      <w:r w:rsidRPr="004560CB">
        <w:t xml:space="preserve"> workflow enabled me to work as an ideator, a designer, and a developer while doing design hand-offs between each stage.</w:t>
      </w:r>
    </w:p>
    <w:p w14:paraId="73259651" w14:textId="5B91439B" w:rsidR="00151665" w:rsidRPr="004560CB" w:rsidRDefault="00151665" w:rsidP="00151665">
      <w:r w:rsidRPr="004560CB">
        <w:t xml:space="preserve">The choice of these three mediums over other potential means of ideation and prototyping comes mainly down to their accessibility, availability, and specialised areas of function. </w:t>
      </w:r>
      <w:r w:rsidR="004D7921" w:rsidRPr="004560CB">
        <w:t>Another covers the limitations of one medium</w:t>
      </w:r>
      <w:r w:rsidR="00F93CCB" w:rsidRPr="004560CB">
        <w:t>,</w:t>
      </w:r>
      <w:r w:rsidRPr="004560CB">
        <w:t xml:space="preserve"> and they complement each other in the workflow I have chosen to use here</w:t>
      </w:r>
      <w:r w:rsidR="00162003" w:rsidRPr="004560CB">
        <w:t xml:space="preserve"> (</w:t>
      </w:r>
      <w:r w:rsidR="008F084D" w:rsidRPr="004560CB">
        <w:fldChar w:fldCharType="begin"/>
      </w:r>
      <w:r w:rsidR="008F084D" w:rsidRPr="004560CB">
        <w:instrText xml:space="preserve"> REF _Ref134023132 \h </w:instrText>
      </w:r>
      <w:r w:rsidR="008F084D" w:rsidRPr="004560CB">
        <w:fldChar w:fldCharType="separate"/>
      </w:r>
      <w:r w:rsidR="001D398B" w:rsidRPr="004560CB">
        <w:t xml:space="preserve">Table </w:t>
      </w:r>
      <w:r w:rsidR="001D398B">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734A32F3" w:rsidR="005036FC" w:rsidRPr="004560CB" w:rsidRDefault="00151665" w:rsidP="005E0AF1">
      <w:pPr>
        <w:pStyle w:val="Caption"/>
        <w:jc w:val="center"/>
      </w:pPr>
      <w:bookmarkStart w:id="49" w:name="_Ref134023132"/>
      <w:r w:rsidRPr="004560CB">
        <w:t xml:space="preserve">Table </w:t>
      </w:r>
      <w:r w:rsidR="00F64AD4">
        <w:fldChar w:fldCharType="begin"/>
      </w:r>
      <w:r w:rsidR="00F64AD4">
        <w:instrText xml:space="preserve"> SEQ Table \* ARABIC </w:instrText>
      </w:r>
      <w:r w:rsidR="00F64AD4">
        <w:fldChar w:fldCharType="separate"/>
      </w:r>
      <w:r w:rsidR="005C7C22">
        <w:rPr>
          <w:noProof/>
        </w:rPr>
        <w:t>9</w:t>
      </w:r>
      <w:r w:rsidR="00F64AD4">
        <w:fldChar w:fldCharType="end"/>
      </w:r>
      <w:bookmarkEnd w:id="49"/>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47428F1C" w14:textId="77777777" w:rsidR="001F4DE9" w:rsidRPr="004560CB" w:rsidRDefault="001F4DE9" w:rsidP="001724BF">
      <w:pPr>
        <w:keepNext/>
        <w:jc w:val="center"/>
      </w:pPr>
      <w:r w:rsidRPr="004560CB">
        <w:rPr>
          <w:noProof/>
        </w:rPr>
        <w:lastRenderedPageBreak/>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cstate="screen">
                      <a:extLst>
                        <a:ext uri="{BEBA8EAE-BF5A-486C-A8C5-ECC9F3942E4B}">
                          <a14:imgProps xmlns:a14="http://schemas.microsoft.com/office/drawing/2010/main">
                            <a14:imgLayer r:embed="rId16">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7687A276" w:rsidR="001F4DE9" w:rsidRPr="004560CB" w:rsidRDefault="001F4DE9" w:rsidP="001F4DE9">
      <w:pPr>
        <w:pStyle w:val="Caption"/>
        <w:jc w:val="center"/>
      </w:pPr>
      <w:bookmarkStart w:id="50" w:name="_Ref133499733"/>
      <w:r w:rsidRPr="004560CB">
        <w:t xml:space="preserve">Figure </w:t>
      </w:r>
      <w:r w:rsidRPr="004560CB">
        <w:fldChar w:fldCharType="begin"/>
      </w:r>
      <w:r w:rsidRPr="004560CB">
        <w:instrText xml:space="preserve"> SEQ Figure \* ARABIC </w:instrText>
      </w:r>
      <w:r w:rsidRPr="004560CB">
        <w:fldChar w:fldCharType="separate"/>
      </w:r>
      <w:r w:rsidR="00814C20">
        <w:rPr>
          <w:noProof/>
        </w:rPr>
        <w:t>8</w:t>
      </w:r>
      <w:r w:rsidRPr="004560CB">
        <w:fldChar w:fldCharType="end"/>
      </w:r>
      <w:bookmarkEnd w:id="50"/>
      <w:r w:rsidRPr="004560CB">
        <w:t>. Sketch prototypes</w:t>
      </w:r>
    </w:p>
    <w:p w14:paraId="692B03D5" w14:textId="664ECBA0" w:rsidR="00425D7B" w:rsidRPr="004560CB" w:rsidRDefault="00542DF3" w:rsidP="005036FC">
      <w:r w:rsidRPr="004560CB">
        <w:t xml:space="preserve">After </w:t>
      </w:r>
      <w:r w:rsidR="00547269" w:rsidRPr="004560CB">
        <w:t>ideation and</w:t>
      </w:r>
      <w:r w:rsidRPr="004560CB">
        <w:t xml:space="preserve"> sketch</w:t>
      </w:r>
      <w:r w:rsidR="00547269" w:rsidRPr="004560CB">
        <w:t>ing (</w:t>
      </w:r>
      <w:r w:rsidR="00547269" w:rsidRPr="004560CB">
        <w:fldChar w:fldCharType="begin"/>
      </w:r>
      <w:r w:rsidR="00547269" w:rsidRPr="004560CB">
        <w:instrText xml:space="preserve"> REF _Ref133499733 \h </w:instrText>
      </w:r>
      <w:r w:rsidR="00547269" w:rsidRPr="004560CB">
        <w:fldChar w:fldCharType="separate"/>
      </w:r>
      <w:r w:rsidR="001D398B" w:rsidRPr="004560CB">
        <w:t xml:space="preserve">Figure </w:t>
      </w:r>
      <w:r w:rsidR="001D398B">
        <w:rPr>
          <w:noProof/>
        </w:rPr>
        <w:t>7</w:t>
      </w:r>
      <w:r w:rsidR="00547269" w:rsidRPr="004560CB">
        <w:fldChar w:fldCharType="end"/>
      </w:r>
      <w:r w:rsidR="00547269" w:rsidRPr="004560CB">
        <w:t>)</w:t>
      </w:r>
      <w:r w:rsidRPr="004560CB">
        <w:t>,</w:t>
      </w:r>
      <w:r w:rsidR="005036FC" w:rsidRPr="004560CB">
        <w:t xml:space="preserve"> the most viable options</w:t>
      </w:r>
      <w:r w:rsidR="00A0530D" w:rsidRPr="004560CB">
        <w:t xml:space="preserve"> for further development</w:t>
      </w:r>
      <w:r w:rsidR="005036FC" w:rsidRPr="004560CB">
        <w:t xml:space="preserve"> were picked to be iterated</w:t>
      </w:r>
      <w:r w:rsidR="00D20266" w:rsidRPr="004560CB">
        <w:t xml:space="preserve"> </w:t>
      </w:r>
      <w:r w:rsidR="005036FC" w:rsidRPr="004560CB">
        <w:t xml:space="preserve">in Figma. </w:t>
      </w:r>
      <w:r w:rsidRPr="004560CB">
        <w:t>Building</w:t>
      </w:r>
      <w:r w:rsidR="005036FC" w:rsidRPr="004560CB">
        <w:t xml:space="preserve"> custom components using Figma’s component library function allowed me to quickly implement a design system that could be iterated upon to create different variations and designs</w:t>
      </w:r>
      <w:r w:rsidR="0024786A" w:rsidRPr="004560CB">
        <w:t xml:space="preserve"> (</w:t>
      </w:r>
      <w:r w:rsidR="001F3EDC" w:rsidRPr="004560CB">
        <w:fldChar w:fldCharType="begin"/>
      </w:r>
      <w:r w:rsidR="001F3EDC" w:rsidRPr="004560CB">
        <w:instrText xml:space="preserve"> REF _Ref133499747 \h </w:instrText>
      </w:r>
      <w:r w:rsidR="001F3EDC" w:rsidRPr="004560CB">
        <w:fldChar w:fldCharType="separate"/>
      </w:r>
      <w:r w:rsidR="001D398B" w:rsidRPr="004560CB">
        <w:t xml:space="preserve">Figure </w:t>
      </w:r>
      <w:r w:rsidR="001D398B">
        <w:rPr>
          <w:noProof/>
        </w:rPr>
        <w:t>8</w:t>
      </w:r>
      <w:r w:rsidR="001F3EDC" w:rsidRPr="004560CB">
        <w:fldChar w:fldCharType="end"/>
      </w:r>
      <w:r w:rsidR="0024786A" w:rsidRPr="004560CB">
        <w:t>)</w:t>
      </w:r>
      <w:r w:rsidR="005036FC" w:rsidRPr="004560CB">
        <w:t>.</w:t>
      </w:r>
      <w:r w:rsidR="00E33C1E" w:rsidRPr="004560CB">
        <w:t xml:space="preserve"> The benefit of iterating further in </w:t>
      </w:r>
      <w:r w:rsidR="00F83E08" w:rsidRPr="004560CB">
        <w:t>medium fidelity</w:t>
      </w:r>
      <w:r w:rsidR="00E33C1E" w:rsidRPr="004560CB">
        <w:t xml:space="preserve"> using Figma was that design flaws hidden in the abstractions of the paper sketches showed themselves</w:t>
      </w:r>
      <w:r w:rsidR="00F83E08" w:rsidRPr="004560CB">
        <w:t>, such as text positioning and sizing</w:t>
      </w:r>
      <w:r w:rsidR="00E33C1E" w:rsidRPr="004560CB">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542DF3" w:rsidRPr="004560CB">
        <w:fldChar w:fldCharType="begin"/>
      </w:r>
      <w:r w:rsidR="00542DF3" w:rsidRPr="004560CB">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rsidRPr="004560CB">
        <w:fldChar w:fldCharType="separate"/>
      </w:r>
      <w:r w:rsidR="00542DF3" w:rsidRPr="004560CB">
        <w:rPr>
          <w:noProof/>
        </w:rPr>
        <w:t>(Heer et al., 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41E382F2" w:rsidR="001F4DE9" w:rsidRPr="004560CB" w:rsidRDefault="00A27B95" w:rsidP="00A27B95">
      <w:pPr>
        <w:pStyle w:val="Caption"/>
        <w:jc w:val="center"/>
      </w:pPr>
      <w:bookmarkStart w:id="51" w:name="_Ref133499747"/>
      <w:r w:rsidRPr="004560CB">
        <w:t xml:space="preserve">Figure </w:t>
      </w:r>
      <w:r w:rsidRPr="004560CB">
        <w:fldChar w:fldCharType="begin"/>
      </w:r>
      <w:r w:rsidRPr="004560CB">
        <w:instrText xml:space="preserve"> SEQ Figure \* ARABIC </w:instrText>
      </w:r>
      <w:r w:rsidRPr="004560CB">
        <w:fldChar w:fldCharType="separate"/>
      </w:r>
      <w:r w:rsidR="00814C20">
        <w:rPr>
          <w:noProof/>
        </w:rPr>
        <w:t>9</w:t>
      </w:r>
      <w:r w:rsidRPr="004560CB">
        <w:fldChar w:fldCharType="end"/>
      </w:r>
      <w:bookmarkEnd w:id="51"/>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look and fee</w:t>
      </w:r>
      <w:r w:rsidR="006B3E39" w:rsidRPr="004560CB">
        <w:t xml:space="preserve">l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59EA315F" w:rsidR="001F4DE9" w:rsidRPr="004560CB" w:rsidRDefault="00372C84" w:rsidP="00151665">
      <w:r w:rsidRPr="004560CB">
        <w:t>It is necessary to implement in code to prototype more complex interactions that use dynamic input and output where there is an action-reaction relation between the user and prototype</w:t>
      </w:r>
      <w:r w:rsidR="002F2D7C" w:rsidRPr="004560CB">
        <w:t>.</w:t>
      </w:r>
    </w:p>
    <w:p w14:paraId="62B9776E" w14:textId="73A7FB82"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 build upon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7D61B8E2"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 JSON</w:t>
      </w:r>
      <w:r w:rsidR="00C308FF" w:rsidRPr="004560CB">
        <w:t xml:space="preserve"> </w:t>
      </w:r>
      <w:r w:rsidR="00C308FF" w:rsidRPr="004560CB">
        <w:lastRenderedPageBreak/>
        <w:t xml:space="preserve">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 user flow (</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2A2DF742" w:rsidR="00BD3120" w:rsidRPr="004560CB" w:rsidRDefault="00BD3120" w:rsidP="00BD3120">
      <w:pPr>
        <w:pStyle w:val="Caption"/>
        <w:jc w:val="center"/>
      </w:pPr>
      <w:bookmarkStart w:id="52" w:name="_Ref133499773"/>
      <w:r w:rsidRPr="004560CB">
        <w:t xml:space="preserve">Figure </w:t>
      </w:r>
      <w:r w:rsidRPr="004560CB">
        <w:fldChar w:fldCharType="begin"/>
      </w:r>
      <w:r w:rsidRPr="004560CB">
        <w:instrText xml:space="preserve"> SEQ Figure \* ARABIC </w:instrText>
      </w:r>
      <w:r w:rsidRPr="004560CB">
        <w:fldChar w:fldCharType="separate"/>
      </w:r>
      <w:r w:rsidR="00814C20">
        <w:rPr>
          <w:noProof/>
        </w:rPr>
        <w:t>10</w:t>
      </w:r>
      <w:r w:rsidRPr="004560CB">
        <w:fldChar w:fldCharType="end"/>
      </w:r>
      <w:bookmarkEnd w:id="52"/>
      <w:r w:rsidRPr="004560CB">
        <w:t>. Early functional prototype for</w:t>
      </w:r>
      <w:r w:rsidR="00E3720F" w:rsidRPr="004560CB">
        <w:t xml:space="preserve"> the</w:t>
      </w:r>
      <w:r w:rsidRPr="004560CB">
        <w:t xml:space="preserve"> first user tests</w:t>
      </w:r>
    </w:p>
    <w:p w14:paraId="2CBC92EE" w14:textId="0B287231" w:rsidR="001F4DE9" w:rsidRPr="004560CB" w:rsidRDefault="00D5532B" w:rsidP="00D5532B">
      <w:r w:rsidRPr="004560CB">
        <w:t xml:space="preserve">The data used in the public prototype </w:t>
      </w:r>
      <w:r w:rsidRPr="004560CB">
        <w:fldChar w:fldCharType="begin"/>
      </w:r>
      <w:r w:rsidR="0013118D" w:rsidRPr="004560CB">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rsidRPr="004560CB">
        <w:fldChar w:fldCharType="separate"/>
      </w:r>
      <w:r w:rsidR="0013118D" w:rsidRPr="004560CB">
        <w:rPr>
          <w:noProof/>
        </w:rPr>
        <w:t>(Ingelsten, 2023)</w:t>
      </w:r>
      <w:r w:rsidRPr="004560CB">
        <w:fldChar w:fldCharType="end"/>
      </w:r>
      <w:r w:rsidRPr="004560CB">
        <w:t>(</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53" w:name="_Toc134697508"/>
      <w:r w:rsidRPr="004560CB">
        <w:rPr>
          <w:lang w:val="en-GB"/>
        </w:rPr>
        <w:t>Usability testing</w:t>
      </w:r>
      <w:bookmarkEnd w:id="53"/>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w:t>
      </w:r>
      <w:r w:rsidR="00EE34CE" w:rsidRPr="004560CB">
        <w:lastRenderedPageBreak/>
        <w:t xml:space="preserve">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2B88AEBF"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 more clearly in their feedback and</w:t>
      </w:r>
      <w:r w:rsidR="006D469E" w:rsidRPr="004560CB">
        <w:t xml:space="preserve"> have the possibility to ask questions.</w:t>
      </w:r>
      <w:r w:rsidR="00984315" w:rsidRPr="004560CB">
        <w:t xml:space="preserve"> Another benefit of having the users speak during the interaction </w:t>
      </w:r>
      <w:r w:rsidR="00303FFF" w:rsidRPr="004560CB">
        <w:t>(</w:t>
      </w:r>
      <w:r w:rsidR="00984315" w:rsidRPr="004560CB">
        <w:rPr>
          <w:i/>
          <w:iCs/>
        </w:rPr>
        <w:t>Concurrent Think-Aloud</w:t>
      </w:r>
      <w:r w:rsidR="00984315" w:rsidRPr="004560CB">
        <w:t xml:space="preserve"> </w:t>
      </w:r>
      <w:r w:rsidR="00984315" w:rsidRPr="004560CB">
        <w:fldChar w:fldCharType="begin"/>
      </w:r>
      <w:r w:rsidR="00984315" w:rsidRPr="004560CB">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sidRPr="004560CB">
        <w:fldChar w:fldCharType="separate"/>
      </w:r>
      <w:r w:rsidR="00984315" w:rsidRPr="004560CB">
        <w:rPr>
          <w:noProof/>
        </w:rPr>
        <w:t>(Martin &amp; Hanington, 2012)</w:t>
      </w:r>
      <w:r w:rsidR="00984315" w:rsidRPr="004560CB">
        <w:fldChar w:fldCharType="end"/>
      </w:r>
      <w:r w:rsidR="00303FFF" w:rsidRPr="004560CB">
        <w:t>)</w:t>
      </w:r>
      <w:r w:rsidR="00DF3905" w:rsidRPr="004560CB">
        <w:t xml:space="preserve"> </w:t>
      </w:r>
      <w:r w:rsidR="00D708C6" w:rsidRPr="004560CB">
        <w:t>compared to</w:t>
      </w:r>
      <w:r w:rsidR="00DF3905" w:rsidRPr="004560CB">
        <w:t xml:space="preserve"> vocalizing after the fact</w:t>
      </w:r>
      <w:r w:rsidR="006F60A5" w:rsidRPr="004560CB">
        <w:t xml:space="preserve"> (</w:t>
      </w:r>
      <w:r w:rsidR="006F60A5" w:rsidRPr="004560CB">
        <w:rPr>
          <w:i/>
          <w:iCs/>
        </w:rPr>
        <w:t xml:space="preserve">Retrospective Think-Aloud </w:t>
      </w:r>
      <w:r w:rsidR="006F60A5" w:rsidRPr="004560CB">
        <w:rPr>
          <w:i/>
          <w:iCs/>
        </w:rPr>
        <w:fldChar w:fldCharType="begin"/>
      </w:r>
      <w:r w:rsidR="006F60A5" w:rsidRPr="004560CB">
        <w:rPr>
          <w:i/>
          <w:iC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sidRPr="004560CB">
        <w:rPr>
          <w:i/>
          <w:iCs/>
        </w:rPr>
        <w:fldChar w:fldCharType="separate"/>
      </w:r>
      <w:r w:rsidR="006F60A5" w:rsidRPr="004560CB">
        <w:rPr>
          <w:i/>
          <w:iCs/>
          <w:noProof/>
        </w:rPr>
        <w:t>(Martin &amp; Hanington, 2012)</w:t>
      </w:r>
      <w:r w:rsidR="006F60A5" w:rsidRPr="004560CB">
        <w:rPr>
          <w:i/>
          <w:iCs/>
        </w:rPr>
        <w:fldChar w:fldCharType="end"/>
      </w:r>
      <w:r w:rsidR="006F60A5" w:rsidRPr="004560CB">
        <w:t>)</w:t>
      </w:r>
      <w:r w:rsidR="003122E6" w:rsidRPr="004560CB">
        <w:t xml:space="preserve"> is that you then rely on the user’s ability to recall past thoughts and impressions </w:t>
      </w:r>
      <w:r w:rsidR="003122E6" w:rsidRPr="004560CB">
        <w:fldChar w:fldCharType="begin"/>
      </w:r>
      <w:r w:rsidR="003122E6" w:rsidRPr="004560CB">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sidRPr="004560CB">
        <w:fldChar w:fldCharType="separate"/>
      </w:r>
      <w:r w:rsidR="003122E6" w:rsidRPr="004560CB">
        <w:rPr>
          <w:noProof/>
        </w:rPr>
        <w:t>(Holzinger, 2005)</w:t>
      </w:r>
      <w:r w:rsidR="003122E6" w:rsidRPr="004560CB">
        <w:fldChar w:fldCharType="end"/>
      </w:r>
      <w:r w:rsidR="00DF3905" w:rsidRPr="004560CB">
        <w:t>.</w:t>
      </w:r>
    </w:p>
    <w:p w14:paraId="7027BA3C" w14:textId="6CEA91DA" w:rsidR="00E96017" w:rsidRPr="004560CB" w:rsidRDefault="007965CE" w:rsidP="00151665">
      <w:pPr>
        <w:pStyle w:val="Heading3"/>
      </w:pPr>
      <w:bookmarkStart w:id="54" w:name="_Toc134697509"/>
      <w:r w:rsidRPr="004560CB">
        <w:t>Testing with users</w:t>
      </w:r>
      <w:bookmarkEnd w:id="54"/>
    </w:p>
    <w:p w14:paraId="56503948" w14:textId="6DD1747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Pr="004560CB">
        <w:t>iteration between sessions.</w:t>
      </w:r>
    </w:p>
    <w:p w14:paraId="77C59199" w14:textId="0A415C14" w:rsidR="00B86131" w:rsidRPr="004560CB" w:rsidRDefault="00B86131" w:rsidP="005E2B1E">
      <w:r w:rsidRPr="004560CB">
        <w:t xml:space="preserve">The </w:t>
      </w:r>
      <w:r w:rsidR="00FB4F9A" w:rsidRPr="004560CB">
        <w:t>user test process</w:t>
      </w:r>
      <w:r w:rsidRPr="004560CB">
        <w:t xml:space="preserve"> was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5B60E2E6"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last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55" w:name="_Toc134697510"/>
      <w:r w:rsidRPr="004560CB">
        <w:t>Iterating on the design</w:t>
      </w:r>
      <w:bookmarkEnd w:id="55"/>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lastRenderedPageBreak/>
        <w:t>Generation 1</w:t>
      </w:r>
    </w:p>
    <w:p w14:paraId="23930C45" w14:textId="77777777" w:rsidR="004400E0" w:rsidRPr="004560CB" w:rsidRDefault="004400E0" w:rsidP="004400E0">
      <w:r w:rsidRPr="004560CB">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37A813E4"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1D398B" w:rsidRPr="004560CB">
        <w:t xml:space="preserve">Figure </w:t>
      </w:r>
      <w:r w:rsidR="001D398B">
        <w:rPr>
          <w:noProof/>
        </w:rPr>
        <w:t>10</w:t>
      </w:r>
      <w:r w:rsidR="009B2394" w:rsidRPr="004560CB">
        <w:fldChar w:fldCharType="end"/>
      </w:r>
      <w:r w:rsidRPr="004560CB">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Pr="004560CB" w:rsidRDefault="004400E0" w:rsidP="004400E0">
      <w:r w:rsidRPr="004560CB">
        <w:t>Overall, end users enjoyed the prototype conceptually, although not visually, and could see how it could be implemented into their workflow. One user said regarding the difference of this type of visualisation compared to the Excel sheets they are accustomed to: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50DB7248" w:rsidR="0051488E" w:rsidRPr="004560CB" w:rsidRDefault="009B2394" w:rsidP="009B2394">
      <w:pPr>
        <w:pStyle w:val="Caption"/>
        <w:jc w:val="center"/>
      </w:pPr>
      <w:bookmarkStart w:id="56" w:name="_Ref134035232"/>
      <w:r w:rsidRPr="004560CB">
        <w:t xml:space="preserve">Figure </w:t>
      </w:r>
      <w:r w:rsidRPr="004560CB">
        <w:fldChar w:fldCharType="begin"/>
      </w:r>
      <w:r w:rsidRPr="004560CB">
        <w:instrText xml:space="preserve"> SEQ Figure \* ARABIC </w:instrText>
      </w:r>
      <w:r w:rsidRPr="004560CB">
        <w:fldChar w:fldCharType="separate"/>
      </w:r>
      <w:r w:rsidR="00814C20">
        <w:rPr>
          <w:noProof/>
        </w:rPr>
        <w:t>11</w:t>
      </w:r>
      <w:r w:rsidRPr="004560CB">
        <w:fldChar w:fldCharType="end"/>
      </w:r>
      <w:bookmarkEnd w:id="56"/>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77777777"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w:t>
      </w:r>
      <w:r w:rsidRPr="004560CB">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74F11D1E"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0"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269CF3E8"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814C20">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lastRenderedPageBreak/>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1"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17FF289A"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814C20">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t>Generation 4</w:t>
      </w:r>
    </w:p>
    <w:p w14:paraId="5D17FBB9" w14:textId="344406B5" w:rsidR="0051488E" w:rsidRPr="004560CB" w:rsidRDefault="00D573C5" w:rsidP="0051488E">
      <w:r w:rsidRPr="004560CB">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1D398B" w:rsidRPr="001D398B">
        <w:rPr>
          <w:i/>
          <w:iCs/>
        </w:rPr>
        <w:t>Proof of Conce</w:t>
      </w:r>
      <w:r w:rsidR="00F86072" w:rsidRPr="004560CB">
        <w:rPr>
          <w:i/>
          <w:iCs/>
        </w:rPr>
        <w:fldChar w:fldCharType="end"/>
      </w:r>
      <w:r w:rsidR="006871F5" w:rsidRPr="004560CB">
        <w:rPr>
          <w:i/>
          <w:iCs/>
        </w:rPr>
        <w:t>pt</w:t>
      </w:r>
      <w:r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291793A0"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814C20">
        <w:rPr>
          <w:noProof/>
        </w:rPr>
        <w:t>14</w:t>
      </w:r>
      <w:r w:rsidRPr="004560CB">
        <w:fldChar w:fldCharType="end"/>
      </w:r>
      <w:r w:rsidRPr="004560CB">
        <w:t>. Gen 4 unfiltered (left) and filtered (right).</w:t>
      </w:r>
    </w:p>
    <w:p w14:paraId="4999E1A4" w14:textId="20065C14" w:rsidR="00633611" w:rsidRPr="004560CB" w:rsidRDefault="00633611" w:rsidP="00633611">
      <w:pPr>
        <w:pStyle w:val="Heading4"/>
      </w:pPr>
      <w:r w:rsidRPr="004560CB">
        <w:lastRenderedPageBreak/>
        <w:t>Figma prototypes</w:t>
      </w:r>
    </w:p>
    <w:p w14:paraId="3DD156FA" w14:textId="77777777" w:rsidR="00A2733F" w:rsidRPr="004560CB" w:rsidRDefault="00A2733F" w:rsidP="00A2733F">
      <w:pPr>
        <w:keepNext/>
        <w:jc w:val="center"/>
      </w:pPr>
      <w:r w:rsidRPr="004560CB">
        <w:rPr>
          <w:noProof/>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6B43C543" w:rsidR="00A2733F" w:rsidRPr="004560CB" w:rsidRDefault="00A2733F" w:rsidP="00A2733F">
      <w:pPr>
        <w:pStyle w:val="Caption"/>
        <w:jc w:val="center"/>
      </w:pPr>
      <w:bookmarkStart w:id="57" w:name="_Ref133499820"/>
      <w:r w:rsidRPr="004560CB">
        <w:t xml:space="preserve">Figure </w:t>
      </w:r>
      <w:r w:rsidRPr="004560CB">
        <w:fldChar w:fldCharType="begin"/>
      </w:r>
      <w:r w:rsidRPr="004560CB">
        <w:instrText xml:space="preserve"> SEQ Figure \* ARABIC </w:instrText>
      </w:r>
      <w:r w:rsidRPr="004560CB">
        <w:fldChar w:fldCharType="separate"/>
      </w:r>
      <w:r w:rsidR="00814C20">
        <w:rPr>
          <w:noProof/>
        </w:rPr>
        <w:t>15</w:t>
      </w:r>
      <w:r w:rsidRPr="004560CB">
        <w:fldChar w:fldCharType="end"/>
      </w:r>
      <w:bookmarkEnd w:id="57"/>
      <w:r w:rsidRPr="004560CB">
        <w:t>. Visual Figma prototypes. (1) Area’s overlapping selection, (2) Process selection, (3) User overlap, (4) Manual editing of solutions, (5) Solution changes over time, future/past</w:t>
      </w:r>
    </w:p>
    <w:p w14:paraId="15C09D4D" w14:textId="3DEB5752" w:rsidR="001F2C83" w:rsidRPr="004560CB" w:rsidRDefault="007A3B66" w:rsidP="007A3B66">
      <w:pPr>
        <w:pStyle w:val="ListParagraph"/>
        <w:numPr>
          <w:ilvl w:val="0"/>
          <w:numId w:val="29"/>
        </w:numPr>
      </w:pPr>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 However, in the way implemented (</w:t>
      </w:r>
      <w:r w:rsidR="001F3EDC" w:rsidRPr="004560CB">
        <w:fldChar w:fldCharType="begin"/>
      </w:r>
      <w:r w:rsidR="001F3EDC" w:rsidRPr="004560CB">
        <w:instrText xml:space="preserve"> REF _Ref133499820 \h </w:instrText>
      </w:r>
      <w:r w:rsidR="001F3EDC" w:rsidRPr="004560CB">
        <w:fldChar w:fldCharType="separate"/>
      </w:r>
      <w:r w:rsidR="001D398B" w:rsidRPr="004560CB">
        <w:t xml:space="preserve">Figure </w:t>
      </w:r>
      <w:r w:rsidR="001D398B">
        <w:rPr>
          <w:noProof/>
        </w:rPr>
        <w:t>14</w:t>
      </w:r>
      <w:r w:rsidR="001F3EDC" w:rsidRPr="004560CB">
        <w:fldChar w:fldCharType="end"/>
      </w:r>
      <w:r w:rsidRPr="004560CB">
        <w:t xml:space="preserve">, picture 1)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5DCCB07B" w14:textId="6FEEFC75" w:rsidR="007A3B66" w:rsidRPr="004560CB" w:rsidRDefault="00CE7F7A" w:rsidP="007A3B66">
      <w:pPr>
        <w:pStyle w:val="ListParagraph"/>
        <w:numPr>
          <w:ilvl w:val="0"/>
          <w:numId w:val="29"/>
        </w:numPr>
      </w:pPr>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61924D1" w14:textId="204C3EB6" w:rsidR="00F975D2" w:rsidRPr="004560CB" w:rsidRDefault="00AF25F1" w:rsidP="007A3B66">
      <w:pPr>
        <w:pStyle w:val="ListParagraph"/>
        <w:numPr>
          <w:ilvl w:val="0"/>
          <w:numId w:val="29"/>
        </w:numPr>
      </w:pPr>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 xml:space="preserve">understood the distinctions and overlapping users in the example, </w:t>
      </w:r>
      <w:r w:rsidR="00CE7F7A" w:rsidRPr="004560CB">
        <w:lastRenderedPageBreak/>
        <w:t>and several stated how this would allow them to understand the solution user’s workflow better</w:t>
      </w:r>
      <w:r w:rsidRPr="004560CB">
        <w:t>.</w:t>
      </w:r>
    </w:p>
    <w:p w14:paraId="7556FAC5" w14:textId="73B1A40C" w:rsidR="00AF25F1" w:rsidRPr="004560CB" w:rsidRDefault="007476D0" w:rsidP="007A3B66">
      <w:pPr>
        <w:pStyle w:val="ListParagraph"/>
        <w:numPr>
          <w:ilvl w:val="0"/>
          <w:numId w:val="29"/>
        </w:numPr>
      </w:pPr>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68E8D495" w14:textId="6B642E57" w:rsidR="007476D0" w:rsidRPr="004560CB" w:rsidRDefault="00816323" w:rsidP="007A3B66">
      <w:pPr>
        <w:pStyle w:val="ListParagraph"/>
        <w:numPr>
          <w:ilvl w:val="0"/>
          <w:numId w:val="29"/>
        </w:numPr>
      </w:pPr>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457F2E2A" w:rsidR="000505CE" w:rsidRPr="004560CB" w:rsidRDefault="000505CE" w:rsidP="000505CE">
      <w:pPr>
        <w:pStyle w:val="Heading1"/>
        <w:rPr>
          <w:lang w:val="en-GB"/>
        </w:rPr>
      </w:pPr>
      <w:bookmarkStart w:id="58" w:name="_Ref134038761"/>
      <w:bookmarkStart w:id="59" w:name="_Ref134277932"/>
      <w:bookmarkStart w:id="60" w:name="_Toc134697511"/>
      <w:r w:rsidRPr="004560CB">
        <w:rPr>
          <w:lang w:val="en-GB"/>
        </w:rPr>
        <w:t>Proof of Conce</w:t>
      </w:r>
      <w:bookmarkEnd w:id="58"/>
      <w:r w:rsidR="001C0002" w:rsidRPr="004560CB">
        <w:rPr>
          <w:lang w:val="en-GB"/>
        </w:rPr>
        <w:t>pt</w:t>
      </w:r>
      <w:bookmarkEnd w:id="59"/>
      <w:bookmarkEnd w:id="60"/>
    </w:p>
    <w:p w14:paraId="38DF76EB" w14:textId="6FE1E877"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37A6F" w:rsidRPr="007E710E">
        <w:t xml:space="preserve"> prototype</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24" cstate="print">
                      <a:extLst>
                        <a:ext uri="{28A0092B-C50C-407E-A947-70E740481C1C}">
                          <a14:useLocalDpi xmlns:a14="http://schemas.microsoft.com/office/drawing/2010/main"/>
                        </a:ext>
                      </a:extLst>
                    </a:blip>
                    <a:srcRect l="-20" r="-20"/>
                    <a:stretch/>
                  </pic:blipFill>
                  <pic:spPr>
                    <a:xfrm>
                      <a:off x="0" y="0"/>
                      <a:ext cx="3604994" cy="3600000"/>
                    </a:xfrm>
                    <a:prstGeom prst="rect">
                      <a:avLst/>
                    </a:prstGeom>
                  </pic:spPr>
                </pic:pic>
              </a:graphicData>
            </a:graphic>
          </wp:inline>
        </w:drawing>
      </w:r>
    </w:p>
    <w:p w14:paraId="7E1BDD88" w14:textId="1B48F2DB" w:rsidR="00C410DF" w:rsidRPr="004560CB" w:rsidRDefault="00EA6B6C" w:rsidP="00EA6B6C">
      <w:pPr>
        <w:pStyle w:val="Caption"/>
        <w:jc w:val="center"/>
      </w:pPr>
      <w:bookmarkStart w:id="61" w:name="_Ref134698766"/>
      <w:r>
        <w:t xml:space="preserve">Figure </w:t>
      </w:r>
      <w:r>
        <w:fldChar w:fldCharType="begin"/>
      </w:r>
      <w:r>
        <w:instrText xml:space="preserve"> SEQ Figure \* ARABIC </w:instrText>
      </w:r>
      <w:r>
        <w:fldChar w:fldCharType="separate"/>
      </w:r>
      <w:r w:rsidR="00814C20">
        <w:rPr>
          <w:noProof/>
        </w:rPr>
        <w:t>16</w:t>
      </w:r>
      <w:r>
        <w:fldChar w:fldCharType="end"/>
      </w:r>
      <w:bookmarkEnd w:id="61"/>
      <w:r>
        <w:t>. The primary environment of the application.</w:t>
      </w:r>
    </w:p>
    <w:p w14:paraId="53612010" w14:textId="222654C5" w:rsidR="00C410DF" w:rsidRPr="00905A24" w:rsidRDefault="00682613" w:rsidP="00C410DF">
      <w:pPr>
        <w:rPr>
          <w:iCs/>
        </w:rPr>
      </w:pPr>
      <w:r w:rsidRPr="004560CB">
        <w:lastRenderedPageBreak/>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490043">
        <w:t xml:space="preserve">Figure </w:t>
      </w:r>
      <w:r w:rsidR="00490043">
        <w:rPr>
          <w:noProof/>
        </w:rPr>
        <w:t>15</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5"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853FE46" w14:textId="5A0794F3" w:rsidR="005040DE" w:rsidRPr="004560CB" w:rsidRDefault="007F67D4" w:rsidP="007F67D4">
      <w:pPr>
        <w:pStyle w:val="Caption"/>
        <w:jc w:val="center"/>
      </w:pPr>
      <w:bookmarkStart w:id="62" w:name="_Ref134698809"/>
      <w:r>
        <w:t xml:space="preserve">Figure </w:t>
      </w:r>
      <w:r>
        <w:fldChar w:fldCharType="begin"/>
      </w:r>
      <w:r>
        <w:instrText xml:space="preserve"> SEQ Figure \* ARABIC </w:instrText>
      </w:r>
      <w:r>
        <w:fldChar w:fldCharType="separate"/>
      </w:r>
      <w:r w:rsidR="00814C20">
        <w:rPr>
          <w:noProof/>
        </w:rPr>
        <w:t>17</w:t>
      </w:r>
      <w:r>
        <w:fldChar w:fldCharType="end"/>
      </w:r>
      <w:bookmarkEnd w:id="62"/>
      <w:r>
        <w:t>. Information about each solution is in a selectable drawer.</w:t>
      </w:r>
    </w:p>
    <w:p w14:paraId="5B3CA2EC" w14:textId="302FB175" w:rsidR="00506ED2" w:rsidRPr="004560CB" w:rsidRDefault="00157767" w:rsidP="00456AF0">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DF44A4">
        <w:t xml:space="preserve">Figure </w:t>
      </w:r>
      <w:r w:rsidR="00DF44A4">
        <w:rPr>
          <w:noProof/>
        </w:rPr>
        <w:t>16</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6"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BB31AEC" w14:textId="0A530456" w:rsidR="007E710E" w:rsidRDefault="00917903" w:rsidP="00917903">
      <w:pPr>
        <w:pStyle w:val="Caption"/>
        <w:jc w:val="center"/>
      </w:pPr>
      <w:bookmarkStart w:id="63" w:name="_Ref134698917"/>
      <w:r>
        <w:t xml:space="preserve">Figure </w:t>
      </w:r>
      <w:r>
        <w:fldChar w:fldCharType="begin"/>
      </w:r>
      <w:r>
        <w:instrText xml:space="preserve"> SEQ Figure \* ARABIC </w:instrText>
      </w:r>
      <w:r>
        <w:fldChar w:fldCharType="separate"/>
      </w:r>
      <w:r w:rsidR="00814C20">
        <w:rPr>
          <w:noProof/>
        </w:rPr>
        <w:t>18</w:t>
      </w:r>
      <w:r>
        <w:fldChar w:fldCharType="end"/>
      </w:r>
      <w:bookmarkEnd w:id="63"/>
      <w:r>
        <w:t>. Every solution sends and receives different types of data.</w:t>
      </w:r>
    </w:p>
    <w:p w14:paraId="4CDCFC42" w14:textId="7ADE7420"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917903">
        <w:t xml:space="preserve">Figure </w:t>
      </w:r>
      <w:r w:rsidR="00917903">
        <w:rPr>
          <w:noProof/>
        </w:rPr>
        <w:t>17</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27" cstate="print">
                      <a:extLst>
                        <a:ext uri="{28A0092B-C50C-407E-A947-70E740481C1C}">
                          <a14:useLocalDpi xmlns:a14="http://schemas.microsoft.com/office/drawing/2010/main"/>
                        </a:ext>
                      </a:extLst>
                    </a:blip>
                    <a:stretch>
                      <a:fillRect/>
                    </a:stretch>
                  </pic:blipFill>
                  <pic:spPr>
                    <a:xfrm>
                      <a:off x="0" y="0"/>
                      <a:ext cx="3603175" cy="3600000"/>
                    </a:xfrm>
                    <a:prstGeom prst="rect">
                      <a:avLst/>
                    </a:prstGeom>
                  </pic:spPr>
                </pic:pic>
              </a:graphicData>
            </a:graphic>
          </wp:inline>
        </w:drawing>
      </w:r>
    </w:p>
    <w:p w14:paraId="0D400D9D" w14:textId="58737D65" w:rsidR="008A54B0" w:rsidRDefault="00290E34" w:rsidP="00290E34">
      <w:pPr>
        <w:pStyle w:val="Caption"/>
        <w:jc w:val="center"/>
      </w:pPr>
      <w:bookmarkStart w:id="64" w:name="_Ref134698968"/>
      <w:r>
        <w:t xml:space="preserve">Figure </w:t>
      </w:r>
      <w:r>
        <w:fldChar w:fldCharType="begin"/>
      </w:r>
      <w:r>
        <w:instrText xml:space="preserve"> SEQ Figure \* ARABIC </w:instrText>
      </w:r>
      <w:r>
        <w:fldChar w:fldCharType="separate"/>
      </w:r>
      <w:r w:rsidR="00814C20">
        <w:rPr>
          <w:noProof/>
        </w:rPr>
        <w:t>19</w:t>
      </w:r>
      <w:r>
        <w:fldChar w:fldCharType="end"/>
      </w:r>
      <w:bookmarkEnd w:id="64"/>
      <w:r>
        <w:t>. Filters based on user research.</w:t>
      </w:r>
    </w:p>
    <w:p w14:paraId="5FA88D05" w14:textId="12CAF0A2"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001B5AF0">
        <w:fldChar w:fldCharType="begin"/>
      </w:r>
      <w:r w:rsidR="001B5AF0">
        <w:instrText xml:space="preserve"> REF _Ref134698968 \h </w:instrText>
      </w:r>
      <w:r w:rsidR="001B5AF0">
        <w:fldChar w:fldCharType="separate"/>
      </w:r>
      <w:r w:rsidR="001B5AF0">
        <w:t xml:space="preserve">Figure </w:t>
      </w:r>
      <w:r w:rsidR="001B5AF0">
        <w:rPr>
          <w:noProof/>
        </w:rPr>
        <w:t>18</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28"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25E82CFE" w14:textId="257B17BD" w:rsidR="00407496" w:rsidRPr="004560CB" w:rsidRDefault="00EA7A98" w:rsidP="00EA7A98">
      <w:pPr>
        <w:pStyle w:val="Caption"/>
        <w:jc w:val="center"/>
      </w:pPr>
      <w:bookmarkStart w:id="65" w:name="_Ref134699014"/>
      <w:r>
        <w:t xml:space="preserve">Figure </w:t>
      </w:r>
      <w:r>
        <w:fldChar w:fldCharType="begin"/>
      </w:r>
      <w:r>
        <w:instrText xml:space="preserve"> SEQ Figure \* ARABIC </w:instrText>
      </w:r>
      <w:r>
        <w:fldChar w:fldCharType="separate"/>
      </w:r>
      <w:r w:rsidR="00814C20">
        <w:rPr>
          <w:noProof/>
        </w:rPr>
        <w:t>20</w:t>
      </w:r>
      <w:r>
        <w:fldChar w:fldCharType="end"/>
      </w:r>
      <w:bookmarkEnd w:id="65"/>
      <w:r>
        <w:t>. Multiple methods to gain access to information.</w:t>
      </w:r>
    </w:p>
    <w:p w14:paraId="6724187A" w14:textId="5C85984E"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794A85">
        <w:t xml:space="preserve">Figure </w:t>
      </w:r>
      <w:r w:rsidR="00794A85">
        <w:rPr>
          <w:noProof/>
        </w:rPr>
        <w:t>19</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29"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57C37456" w14:textId="06BC471D" w:rsidR="00DF4659" w:rsidRDefault="007B2F3F" w:rsidP="007B2F3F">
      <w:pPr>
        <w:pStyle w:val="Caption"/>
        <w:jc w:val="center"/>
      </w:pPr>
      <w:bookmarkStart w:id="66" w:name="_Ref134699054"/>
      <w:r>
        <w:t xml:space="preserve">Figure </w:t>
      </w:r>
      <w:r>
        <w:fldChar w:fldCharType="begin"/>
      </w:r>
      <w:r>
        <w:instrText xml:space="preserve"> SEQ Figure \* ARABIC </w:instrText>
      </w:r>
      <w:r>
        <w:fldChar w:fldCharType="separate"/>
      </w:r>
      <w:r w:rsidR="00814C20">
        <w:rPr>
          <w:noProof/>
        </w:rPr>
        <w:t>21</w:t>
      </w:r>
      <w:r>
        <w:fldChar w:fldCharType="end"/>
      </w:r>
      <w:bookmarkEnd w:id="66"/>
      <w:r>
        <w:t>. Meta-information about the application to help users.</w:t>
      </w:r>
    </w:p>
    <w:p w14:paraId="6E7F32FC" w14:textId="0DB5266F"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7B2F3F">
        <w:t xml:space="preserve">Figure </w:t>
      </w:r>
      <w:r w:rsidR="007B2F3F">
        <w:rPr>
          <w:noProof/>
        </w:rPr>
        <w:t>20</w:t>
      </w:r>
      <w:r w:rsidR="007B2F3F">
        <w:fldChar w:fldCharType="end"/>
      </w:r>
      <w:r w:rsidR="007B2F3F">
        <w:t>)</w:t>
      </w:r>
      <w:r w:rsidRPr="004560CB">
        <w:t>.</w:t>
      </w:r>
    </w:p>
    <w:p w14:paraId="0F793BCA" w14:textId="2C143CA4"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5C7C22">
        <w:fldChar w:fldCharType="begin"/>
      </w:r>
      <w:r w:rsidR="005C7C22">
        <w:instrText xml:space="preserve"> REF _Ref134701407 \h </w:instrText>
      </w:r>
      <w:r w:rsidR="005C7C22">
        <w:fldChar w:fldCharType="separate"/>
      </w:r>
      <w:r w:rsidR="005C7C22">
        <w:t xml:space="preserve">Table </w:t>
      </w:r>
      <w:r w:rsidR="005C7C22">
        <w:rPr>
          <w:noProof/>
        </w:rPr>
        <w:t>10</w:t>
      </w:r>
      <w:r w:rsidR="005C7C22">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43139BC6" w:rsidR="005C7C22" w:rsidRDefault="005C7C22" w:rsidP="002D3D4E">
      <w:pPr>
        <w:pStyle w:val="Caption"/>
        <w:jc w:val="center"/>
      </w:pPr>
      <w:bookmarkStart w:id="67" w:name="_Ref134701407"/>
      <w:bookmarkStart w:id="68" w:name="_Toc134697512"/>
      <w:r>
        <w:t xml:space="preserve">Table </w:t>
      </w:r>
      <w:r>
        <w:fldChar w:fldCharType="begin"/>
      </w:r>
      <w:r>
        <w:instrText xml:space="preserve"> SEQ Table \* ARABIC </w:instrText>
      </w:r>
      <w:r>
        <w:fldChar w:fldCharType="separate"/>
      </w:r>
      <w:r>
        <w:rPr>
          <w:noProof/>
        </w:rPr>
        <w:t>10</w:t>
      </w:r>
      <w:r>
        <w:fldChar w:fldCharType="end"/>
      </w:r>
      <w:bookmarkEnd w:id="67"/>
      <w:r>
        <w:t>. The PoC described through Huron et al.'s (2014) components &amp; processes.</w:t>
      </w:r>
    </w:p>
    <w:p w14:paraId="691DCBB6" w14:textId="53D51D54" w:rsidR="009B2C81" w:rsidRPr="004560CB" w:rsidRDefault="00DA536C" w:rsidP="009B2C81">
      <w:pPr>
        <w:pStyle w:val="Heading1"/>
        <w:rPr>
          <w:lang w:val="en-GB"/>
        </w:rPr>
      </w:pPr>
      <w:bookmarkStart w:id="69" w:name="_Ref134714952"/>
      <w:r w:rsidRPr="004560CB">
        <w:rPr>
          <w:lang w:val="en-GB"/>
        </w:rPr>
        <w:t>Discussion</w:t>
      </w:r>
      <w:bookmarkEnd w:id="68"/>
      <w:bookmarkEnd w:id="69"/>
    </w:p>
    <w:p w14:paraId="5836A27A" w14:textId="386FBA43" w:rsidR="00255515" w:rsidRPr="004560CB" w:rsidRDefault="009063A4" w:rsidP="00255515">
      <w:pPr>
        <w:pStyle w:val="Heading2"/>
        <w:rPr>
          <w:lang w:val="en-GB"/>
        </w:rPr>
      </w:pPr>
      <w:bookmarkStart w:id="70" w:name="_Toc134697513"/>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70"/>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this, and whom does it affect?  </w:t>
      </w:r>
    </w:p>
    <w:p w14:paraId="5AE83856" w14:textId="4A21BF87" w:rsidR="00462F57" w:rsidRDefault="00B7753F" w:rsidP="00742E8B">
      <w:r>
        <w:lastRenderedPageBreak/>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2B449311" w:rsidR="00DE7A41" w:rsidRDefault="00D5779F" w:rsidP="00742E8B">
      <w:r>
        <w:t xml:space="preserve">As 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w:t>
      </w:r>
      <w:r w:rsidR="0007344F">
        <w:t>Furthermore, given</w:t>
      </w:r>
      <w:r w:rsidR="00D50906">
        <w:t xml:space="preserve">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486F99D7"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41B89EC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71" w:name="_Toc134697514"/>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71"/>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1A6773D7" w:rsidR="003E3928" w:rsidRDefault="007F3532" w:rsidP="0077430C">
      <w:r>
        <w:lastRenderedPageBreak/>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1D398B">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1D398B"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482A16F4"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72"/>
      <w:r w:rsidR="002202AF">
        <w:t xml:space="preserve">developed </w:t>
      </w:r>
      <w:commentRangeEnd w:id="72"/>
      <w:r w:rsidR="002F60B5">
        <w:rPr>
          <w:rStyle w:val="CommentReference"/>
        </w:rPr>
        <w:commentReference w:id="72"/>
      </w:r>
      <w:r w:rsidR="002202AF">
        <w:t xml:space="preserve">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Future work</w:t>
      </w:r>
      <w:r w:rsidR="002202AF" w:rsidRPr="002202AF">
        <w:rPr>
          <w:i/>
          <w:iCs/>
        </w:rPr>
        <w:fldChar w:fldCharType="end"/>
      </w:r>
      <w:r w:rsidR="002202AF">
        <w:t>.</w:t>
      </w:r>
    </w:p>
    <w:p w14:paraId="1F0FC8D6" w14:textId="5C2897CE"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1D398B" w:rsidRPr="004560CB">
        <w:t xml:space="preserve">Figure </w:t>
      </w:r>
      <w:r w:rsidR="001D398B">
        <w:rPr>
          <w:noProof/>
        </w:rPr>
        <w:t>4</w:t>
      </w:r>
      <w:r w:rsidR="009351EC">
        <w:fldChar w:fldCharType="end"/>
      </w:r>
      <w:r w:rsidR="00AF266B">
        <w:t xml:space="preserve">, </w:t>
      </w:r>
      <w:r w:rsidR="00AF266B">
        <w:fldChar w:fldCharType="begin"/>
      </w:r>
      <w:r w:rsidR="00AF266B">
        <w:instrText xml:space="preserve"> REF _Ref134695861 \h </w:instrText>
      </w:r>
      <w:r w:rsidR="00AF266B">
        <w:fldChar w:fldCharType="separate"/>
      </w:r>
      <w:r w:rsidR="001D398B">
        <w:t xml:space="preserve">Table </w:t>
      </w:r>
      <w:r w:rsidR="001D398B">
        <w:rPr>
          <w:noProof/>
        </w:rPr>
        <w:t>10</w:t>
      </w:r>
      <w:r w:rsidR="00AF266B">
        <w:fldChar w:fldCharType="end"/>
      </w:r>
      <w:r w:rsidR="009351EC">
        <w:t>)</w:t>
      </w:r>
      <w:r w:rsidR="00B055B1">
        <w:t>:</w:t>
      </w:r>
    </w:p>
    <w:tbl>
      <w:tblPr>
        <w:tblStyle w:val="TableGrid"/>
        <w:tblW w:w="0" w:type="auto"/>
        <w:tblLook w:val="04A0" w:firstRow="1" w:lastRow="0" w:firstColumn="1" w:lastColumn="0" w:noHBand="0" w:noVBand="1"/>
      </w:tblPr>
      <w:tblGrid>
        <w:gridCol w:w="1279"/>
        <w:gridCol w:w="1058"/>
        <w:gridCol w:w="1216"/>
        <w:gridCol w:w="1366"/>
        <w:gridCol w:w="1327"/>
        <w:gridCol w:w="1149"/>
      </w:tblGrid>
      <w:tr w:rsidR="009E73C7" w14:paraId="4F4031B8" w14:textId="77777777" w:rsidTr="006F43D1">
        <w:tc>
          <w:tcPr>
            <w:tcW w:w="1232"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1232"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232"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233"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233"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1233"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6F43D1">
        <w:tc>
          <w:tcPr>
            <w:tcW w:w="1232" w:type="dxa"/>
          </w:tcPr>
          <w:p w14:paraId="6CC03FF9" w14:textId="74C79AAE" w:rsidR="00F92317" w:rsidRPr="006F43D1" w:rsidRDefault="006F43D1" w:rsidP="006F43D1">
            <w:pPr>
              <w:jc w:val="left"/>
              <w:rPr>
                <w:sz w:val="18"/>
                <w:szCs w:val="18"/>
              </w:rPr>
            </w:pPr>
            <w:r w:rsidRPr="006F43D1">
              <w:rPr>
                <w:sz w:val="18"/>
                <w:szCs w:val="18"/>
              </w:rPr>
              <w:t>PoC</w:t>
            </w:r>
          </w:p>
        </w:tc>
        <w:tc>
          <w:tcPr>
            <w:tcW w:w="1232"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232"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233" w:type="dxa"/>
          </w:tcPr>
          <w:p w14:paraId="3F2C4E59" w14:textId="6D0697D2" w:rsidR="00F92317" w:rsidRPr="004305F2" w:rsidRDefault="004C5F6E" w:rsidP="002B0008">
            <w:pPr>
              <w:jc w:val="center"/>
              <w:rPr>
                <w:sz w:val="18"/>
                <w:szCs w:val="18"/>
              </w:rPr>
            </w:pPr>
            <w:r>
              <w:rPr>
                <w:sz w:val="18"/>
                <w:szCs w:val="18"/>
              </w:rPr>
              <w:t>Indirect</w:t>
            </w:r>
          </w:p>
        </w:tc>
        <w:tc>
          <w:tcPr>
            <w:tcW w:w="1233"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6F43D1">
        <w:tc>
          <w:tcPr>
            <w:tcW w:w="1232" w:type="dxa"/>
          </w:tcPr>
          <w:p w14:paraId="16399702" w14:textId="546A1F92" w:rsidR="00F92317" w:rsidRPr="006F43D1" w:rsidRDefault="001C7FFB" w:rsidP="006F43D1">
            <w:pPr>
              <w:jc w:val="left"/>
              <w:rPr>
                <w:sz w:val="18"/>
                <w:szCs w:val="18"/>
              </w:rPr>
            </w:pPr>
            <w:r>
              <w:rPr>
                <w:sz w:val="18"/>
                <w:szCs w:val="18"/>
              </w:rPr>
              <w:t>Connected Papers</w:t>
            </w:r>
          </w:p>
        </w:tc>
        <w:tc>
          <w:tcPr>
            <w:tcW w:w="1232"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091E3E67" w14:textId="3AF6FA7E" w:rsidR="00F92317" w:rsidRPr="004305F2" w:rsidRDefault="004C5F6E" w:rsidP="002B0008">
            <w:pPr>
              <w:jc w:val="center"/>
              <w:rPr>
                <w:sz w:val="18"/>
                <w:szCs w:val="18"/>
              </w:rPr>
            </w:pPr>
            <w:r>
              <w:rPr>
                <w:sz w:val="18"/>
                <w:szCs w:val="18"/>
              </w:rPr>
              <w:t>Indirect</w:t>
            </w:r>
          </w:p>
        </w:tc>
        <w:tc>
          <w:tcPr>
            <w:tcW w:w="1233"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6F43D1">
        <w:tc>
          <w:tcPr>
            <w:tcW w:w="1232" w:type="dxa"/>
          </w:tcPr>
          <w:p w14:paraId="75B310E9" w14:textId="5193F33E" w:rsidR="00F92317" w:rsidRPr="006F43D1" w:rsidRDefault="001C7FFB" w:rsidP="006F43D1">
            <w:pPr>
              <w:jc w:val="left"/>
              <w:rPr>
                <w:sz w:val="18"/>
                <w:szCs w:val="18"/>
              </w:rPr>
            </w:pPr>
            <w:r>
              <w:rPr>
                <w:sz w:val="18"/>
                <w:szCs w:val="18"/>
              </w:rPr>
              <w:t>Google Maps</w:t>
            </w:r>
          </w:p>
        </w:tc>
        <w:tc>
          <w:tcPr>
            <w:tcW w:w="1232"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35BD3539" w14:textId="2FF49375" w:rsidR="00F92317" w:rsidRPr="004305F2" w:rsidRDefault="004C5F6E" w:rsidP="002B0008">
            <w:pPr>
              <w:jc w:val="center"/>
              <w:rPr>
                <w:sz w:val="18"/>
                <w:szCs w:val="18"/>
              </w:rPr>
            </w:pPr>
            <w:r>
              <w:rPr>
                <w:sz w:val="18"/>
                <w:szCs w:val="18"/>
              </w:rPr>
              <w:t>Indirect</w:t>
            </w:r>
          </w:p>
        </w:tc>
        <w:tc>
          <w:tcPr>
            <w:tcW w:w="1233"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6F43D1">
        <w:tc>
          <w:tcPr>
            <w:tcW w:w="1232" w:type="dxa"/>
          </w:tcPr>
          <w:p w14:paraId="425BB2F3" w14:textId="073AB496" w:rsidR="00F92317" w:rsidRPr="006F43D1" w:rsidRDefault="001C7FFB" w:rsidP="006F43D1">
            <w:pPr>
              <w:jc w:val="left"/>
              <w:rPr>
                <w:sz w:val="18"/>
                <w:szCs w:val="18"/>
              </w:rPr>
            </w:pPr>
            <w:r>
              <w:rPr>
                <w:sz w:val="18"/>
                <w:szCs w:val="18"/>
              </w:rPr>
              <w:t>Sense.us</w:t>
            </w:r>
          </w:p>
        </w:tc>
        <w:tc>
          <w:tcPr>
            <w:tcW w:w="1232"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232"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3"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40F3632A" w14:textId="54C9C79E" w:rsidR="00F92317" w:rsidRPr="004305F2" w:rsidRDefault="004C5F6E" w:rsidP="002B0008">
            <w:pPr>
              <w:jc w:val="center"/>
              <w:rPr>
                <w:sz w:val="18"/>
                <w:szCs w:val="18"/>
              </w:rPr>
            </w:pPr>
            <w:r>
              <w:rPr>
                <w:sz w:val="18"/>
                <w:szCs w:val="18"/>
              </w:rPr>
              <w:t>Indirect</w:t>
            </w:r>
          </w:p>
        </w:tc>
        <w:tc>
          <w:tcPr>
            <w:tcW w:w="1233"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6F43D1">
        <w:tc>
          <w:tcPr>
            <w:tcW w:w="1232" w:type="dxa"/>
          </w:tcPr>
          <w:p w14:paraId="548E994D" w14:textId="4D2C3BA7" w:rsidR="00FF356A" w:rsidRDefault="00FF356A" w:rsidP="006F43D1">
            <w:pPr>
              <w:jc w:val="left"/>
              <w:rPr>
                <w:sz w:val="18"/>
                <w:szCs w:val="18"/>
              </w:rPr>
            </w:pPr>
            <w:r>
              <w:rPr>
                <w:sz w:val="18"/>
                <w:szCs w:val="18"/>
              </w:rPr>
              <w:t>Constructive Visualisation</w:t>
            </w:r>
          </w:p>
        </w:tc>
        <w:tc>
          <w:tcPr>
            <w:tcW w:w="1232"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2"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4FDA7D31" w14:textId="52847C16" w:rsidR="00FF356A" w:rsidRDefault="00772E0E" w:rsidP="002B0008">
            <w:pPr>
              <w:jc w:val="center"/>
              <w:rPr>
                <w:sz w:val="18"/>
                <w:szCs w:val="18"/>
              </w:rPr>
            </w:pPr>
            <w:r>
              <w:rPr>
                <w:sz w:val="18"/>
                <w:szCs w:val="18"/>
              </w:rPr>
              <w:t>Direct</w:t>
            </w:r>
          </w:p>
        </w:tc>
        <w:tc>
          <w:tcPr>
            <w:tcW w:w="1233" w:type="dxa"/>
          </w:tcPr>
          <w:p w14:paraId="0C01A296" w14:textId="25442CB2" w:rsidR="00FF356A" w:rsidRDefault="00772E0E" w:rsidP="00F64AD4">
            <w:pPr>
              <w:keepNext/>
              <w:jc w:val="center"/>
              <w:rPr>
                <w:sz w:val="18"/>
                <w:szCs w:val="18"/>
              </w:rPr>
            </w:pPr>
            <w:r>
              <w:rPr>
                <w:sz w:val="18"/>
                <w:szCs w:val="18"/>
              </w:rPr>
              <w:t>Unknown</w:t>
            </w:r>
          </w:p>
        </w:tc>
      </w:tr>
    </w:tbl>
    <w:p w14:paraId="0A94E9B3" w14:textId="64B0D7A1" w:rsidR="00F92317" w:rsidRDefault="00F64AD4" w:rsidP="00F64AD4">
      <w:pPr>
        <w:pStyle w:val="Caption"/>
        <w:jc w:val="center"/>
      </w:pPr>
      <w:bookmarkStart w:id="73" w:name="_Ref134695861"/>
      <w:r>
        <w:t xml:space="preserve">Table </w:t>
      </w:r>
      <w:r>
        <w:fldChar w:fldCharType="begin"/>
      </w:r>
      <w:r>
        <w:instrText xml:space="preserve"> SEQ Table \* ARABIC </w:instrText>
      </w:r>
      <w:r>
        <w:fldChar w:fldCharType="separate"/>
      </w:r>
      <w:r w:rsidR="005C7C22">
        <w:rPr>
          <w:noProof/>
        </w:rPr>
        <w:t>11</w:t>
      </w:r>
      <w:r>
        <w:fldChar w:fldCharType="end"/>
      </w:r>
      <w:bookmarkEnd w:id="73"/>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p>
    <w:p w14:paraId="6B05860B" w14:textId="009E139D" w:rsidR="00B74B43" w:rsidRDefault="00A16351" w:rsidP="00A70115">
      <w:r>
        <w:t xml:space="preserve">The PoC, as it stands, does not fill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3F4DFF">
        <w:t>However,</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r w:rsidR="00A310E6">
        <w:t>e.g.,</w:t>
      </w:r>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Default="00275161" w:rsidP="00E90B73">
      <w:pPr>
        <w:pStyle w:val="ListParagraph"/>
        <w:numPr>
          <w:ilvl w:val="0"/>
          <w:numId w:val="5"/>
        </w:numPr>
      </w:pPr>
      <w:r w:rsidRPr="00BE0666">
        <w:rPr>
          <w:highlight w:val="yellow"/>
        </w:rPr>
        <w:lastRenderedPageBreak/>
        <w:t>A link to Dimara &amp; Perin 2020 as well</w:t>
      </w:r>
      <w:r>
        <w:t>?</w:t>
      </w:r>
    </w:p>
    <w:p w14:paraId="6A341334" w14:textId="69D218C8" w:rsidR="00BE0666" w:rsidRDefault="00BE0666" w:rsidP="00BE0666">
      <w:pPr>
        <w:pStyle w:val="ListParagraph"/>
        <w:numPr>
          <w:ilvl w:val="1"/>
          <w:numId w:val="5"/>
        </w:numPr>
      </w:pPr>
      <w:r>
        <w:t>Action, Action-reaction, Reaction perceived as such, Data-related intent.</w:t>
      </w:r>
    </w:p>
    <w:p w14:paraId="47EF6856" w14:textId="52CA1A0C" w:rsidR="00BE0666" w:rsidRPr="004560CB" w:rsidRDefault="00BE0666" w:rsidP="00BE0666">
      <w:pPr>
        <w:pStyle w:val="ListParagraph"/>
        <w:numPr>
          <w:ilvl w:val="1"/>
          <w:numId w:val="5"/>
        </w:numPr>
      </w:pPr>
      <w:r>
        <w:t>“</w:t>
      </w:r>
      <w:r w:rsidRPr="00BE0666">
        <w:rPr>
          <w:i/>
          <w:iCs/>
        </w:rPr>
        <w:t>Interaction for VIS is the interplay between a person and a data interface involving a data-related intent, at least one action from the person and an interface reaction that is perceived as such</w:t>
      </w:r>
      <w:r>
        <w:t>”</w:t>
      </w:r>
    </w:p>
    <w:p w14:paraId="064D0D62" w14:textId="001A0361" w:rsidR="00A83986" w:rsidRPr="004560CB" w:rsidRDefault="007D472A" w:rsidP="00A83986">
      <w:pPr>
        <w:pStyle w:val="Heading2"/>
        <w:rPr>
          <w:lang w:val="en-GB"/>
        </w:rPr>
      </w:pPr>
      <w:bookmarkStart w:id="74" w:name="_Toc134697515"/>
      <w:r w:rsidRPr="004560CB">
        <w:rPr>
          <w:lang w:val="en-GB"/>
        </w:rPr>
        <w:t xml:space="preserve">Design </w:t>
      </w:r>
      <w:r w:rsidR="000F0D78" w:rsidRPr="004560CB">
        <w:rPr>
          <w:lang w:val="en-GB"/>
        </w:rPr>
        <w:t>Process</w:t>
      </w:r>
      <w:bookmarkEnd w:id="74"/>
    </w:p>
    <w:p w14:paraId="43E738CF" w14:textId="7F78A9BE" w:rsidR="008C62EB" w:rsidRPr="004560CB" w:rsidRDefault="008C62EB" w:rsidP="008C62EB">
      <w:pPr>
        <w:pStyle w:val="Heading3"/>
      </w:pPr>
      <w:bookmarkStart w:id="75" w:name="_Toc134697516"/>
      <w:r w:rsidRPr="004560CB">
        <w:t>Pivoting to coding</w:t>
      </w:r>
      <w:bookmarkEnd w:id="75"/>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4B631167"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p>
    <w:p w14:paraId="37A74C84" w14:textId="77777777" w:rsidR="0040770E" w:rsidRPr="004560CB" w:rsidRDefault="0040770E" w:rsidP="0040770E">
      <w:pPr>
        <w:pStyle w:val="Heading3"/>
      </w:pPr>
      <w:bookmarkStart w:id="76" w:name="_Toc134697517"/>
      <w:r w:rsidRPr="004560CB">
        <w:t>Reflections on the interview process</w:t>
      </w:r>
      <w:bookmarkEnd w:id="76"/>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lastRenderedPageBreak/>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bookmarkStart w:id="77" w:name="_Toc134697518"/>
      <w:r w:rsidRPr="004560CB">
        <w:t>Reflections on user testing</w:t>
      </w:r>
      <w:bookmarkEnd w:id="77"/>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F9EC896"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bookmarkStart w:id="78" w:name="_Toc134697519"/>
      <w:r w:rsidRPr="004560CB">
        <w:rPr>
          <w:lang w:val="en-GB"/>
        </w:rPr>
        <w:lastRenderedPageBreak/>
        <w:t>Stakeholder</w:t>
      </w:r>
      <w:bookmarkEnd w:id="78"/>
    </w:p>
    <w:p w14:paraId="0063B749" w14:textId="77777777" w:rsidR="009949B8" w:rsidRPr="004560CB" w:rsidRDefault="009949B8" w:rsidP="009949B8">
      <w:pPr>
        <w:pStyle w:val="Heading3"/>
      </w:pPr>
      <w:bookmarkStart w:id="79" w:name="_Toc134697520"/>
      <w:r w:rsidRPr="004560CB">
        <w:t>Prototype data faked</w:t>
      </w:r>
      <w:bookmarkEnd w:id="79"/>
    </w:p>
    <w:p w14:paraId="6ADF263B" w14:textId="6BD5CD18" w:rsidR="00464FE2" w:rsidRPr="004560CB" w:rsidRDefault="00464FE2" w:rsidP="00464FE2">
      <w:r w:rsidRPr="004560CB">
        <w:t xml:space="preserve">Due to organisational secrecy, the data used in the prototypes is entirely fake and fabricated.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Therefore</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bookmarkStart w:id="80" w:name="_Toc134697521"/>
      <w:r w:rsidRPr="004560CB">
        <w:t>Access to users</w:t>
      </w:r>
      <w:bookmarkEnd w:id="80"/>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3B1D8FE2"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54849FE" w:rsidR="00B03E6D" w:rsidRPr="004560CB" w:rsidRDefault="00BC21BC" w:rsidP="005E652F">
      <w:r w:rsidRPr="004560CB">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w:t>
      </w:r>
      <w:r w:rsidR="003F4DFF">
        <w:t xml:space="preserve"> in the end</w:t>
      </w:r>
      <w:r w:rsidR="0075005A" w:rsidRPr="004560CB">
        <w:t xml:space="preserve"> did not </w:t>
      </w:r>
      <w:r w:rsidR="003F4DFF">
        <w:t>work</w:t>
      </w:r>
      <w:r w:rsidR="00FC666A" w:rsidRPr="004560CB">
        <w:t xml:space="preserve">. To work with this </w:t>
      </w:r>
      <w:r w:rsidR="003B5D5B" w:rsidRPr="004560CB">
        <w:t>limitation,</w:t>
      </w:r>
      <w:r w:rsidR="00FC666A" w:rsidRPr="004560CB">
        <w:t xml:space="preserve"> I </w:t>
      </w:r>
      <w:r w:rsidR="0075005A" w:rsidRPr="004560CB">
        <w:t>could</w:t>
      </w:r>
      <w:r w:rsidR="00FC666A" w:rsidRPr="004560CB">
        <w:t xml:space="preserve"> </w:t>
      </w:r>
      <w:r w:rsidR="00FC666A" w:rsidRPr="004560CB">
        <w:lastRenderedPageBreak/>
        <w:t xml:space="preserve">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81" w:name="_Toc134697522"/>
      <w:r w:rsidRPr="004560CB">
        <w:t>A balance</w:t>
      </w:r>
      <w:r w:rsidR="00E516A4" w:rsidRPr="004560CB">
        <w:t xml:space="preserve"> between stakeholder and thesis</w:t>
      </w:r>
      <w:bookmarkEnd w:id="81"/>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14948C54"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1D398B">
        <w:t>F</w:t>
      </w:r>
      <w:r w:rsidR="001D398B"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82" w:name="_Toc134697523"/>
      <w:r>
        <w:t>User</w:t>
      </w:r>
      <w:r w:rsidR="00927C68">
        <w:t xml:space="preserve"> groups</w:t>
      </w:r>
      <w:bookmarkEnd w:id="82"/>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w:t>
      </w:r>
      <w:r w:rsidRPr="004560CB">
        <w:lastRenderedPageBreak/>
        <w:t>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83" w:name="_Ref134646856"/>
      <w:bookmarkStart w:id="84" w:name="_Toc134697527"/>
      <w:r w:rsidRPr="004560CB">
        <w:rPr>
          <w:lang w:val="en-GB"/>
        </w:rPr>
        <w:t>Governance</w:t>
      </w:r>
      <w:bookmarkEnd w:id="83"/>
      <w:bookmarkEnd w:id="84"/>
    </w:p>
    <w:p w14:paraId="4753135F" w14:textId="77777777"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but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but all solutions are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1504A2FF" w:rsidR="00C80112" w:rsidRDefault="00C80112" w:rsidP="00C80112">
      <w:pPr>
        <w:rPr>
          <w:iCs/>
        </w:rPr>
      </w:pPr>
      <w:r>
        <w:rPr>
          <w:iCs/>
        </w:rPr>
        <w:t xml:space="preserve">The governance of the thesis has had me as the lead author and designer with the stakeholder in a position of examination. However, w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Pr>
          <w:iCs/>
        </w:rPr>
        <w:t xml:space="preserve"> effort would be required by IKEA to greenlight a new development process and assign a new SDG. </w:t>
      </w:r>
    </w:p>
    <w:p w14:paraId="1C53D7DD" w14:textId="736A0E48" w:rsidR="00C80112" w:rsidRDefault="009F60F9" w:rsidP="00C80112">
      <w:pPr>
        <w:rPr>
          <w:iCs/>
        </w:rPr>
      </w:pPr>
      <w:r>
        <w:rPr>
          <w:iCs/>
        </w:rPr>
        <w:lastRenderedPageBreak/>
        <w:t xml:space="preserve">Another aspect that </w:t>
      </w:r>
      <w:r w:rsidR="00D0706E">
        <w:rPr>
          <w:iCs/>
        </w:rPr>
        <w:t>arises</w:t>
      </w:r>
      <w:r>
        <w:rPr>
          <w:iCs/>
        </w:rPr>
        <w:t xml:space="preserve"> as </w:t>
      </w:r>
      <w:r w:rsidR="00D0706E">
        <w:rPr>
          <w:iCs/>
        </w:rPr>
        <w:t>a governance effect is</w:t>
      </w:r>
      <w:r>
        <w:rPr>
          <w:iCs/>
        </w:rPr>
        <w:t xml:space="preserve"> who becomes </w:t>
      </w:r>
      <w:r>
        <w:rPr>
          <w:i/>
        </w:rPr>
        <w:t>ac</w:t>
      </w:r>
      <w:r w:rsidR="002F6E83">
        <w:rPr>
          <w:i/>
        </w:rPr>
        <w:t>c</w:t>
      </w:r>
      <w:r>
        <w:rPr>
          <w:i/>
        </w:rPr>
        <w:t>ountable</w:t>
      </w:r>
      <w:r>
        <w:rPr>
          <w:iCs/>
        </w:rPr>
        <w:t xml:space="preserve"> for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85" w:name="_Ref134646854"/>
      <w:bookmarkStart w:id="86" w:name="_Toc134697524"/>
      <w:r w:rsidRPr="004560CB">
        <w:rPr>
          <w:lang w:val="en-GB"/>
        </w:rPr>
        <w:t>Ethics</w:t>
      </w:r>
      <w:bookmarkEnd w:id="85"/>
      <w:bookmarkEnd w:id="86"/>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2A8FEED6"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 need for transparency internally</w:t>
      </w:r>
      <w:r w:rsidR="0047404D">
        <w:t>.</w:t>
      </w:r>
    </w:p>
    <w:p w14:paraId="28945B8A" w14:textId="48ADA3B8"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 the team leader then who is responsible? Or is the organisation </w:t>
      </w:r>
      <w:r w:rsidR="00645236">
        <w:t>at</w:t>
      </w:r>
      <w:r w:rsidR="007C5B32">
        <w:t xml:space="preserve"> fault for not having clear directives and guid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87" w:name="_Ref134628043"/>
      <w:bookmarkStart w:id="88" w:name="_Toc134697530"/>
      <w:r>
        <w:rPr>
          <w:lang w:val="en-GB"/>
        </w:rPr>
        <w:t>F</w:t>
      </w:r>
      <w:r w:rsidR="00956726" w:rsidRPr="004560CB">
        <w:rPr>
          <w:lang w:val="en-GB"/>
        </w:rPr>
        <w:t>uture work</w:t>
      </w:r>
      <w:bookmarkEnd w:id="87"/>
      <w:bookmarkEnd w:id="88"/>
    </w:p>
    <w:p w14:paraId="7CEEB85F" w14:textId="4225991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2012D6">
        <w:lastRenderedPageBreak/>
        <w:t>Firstly</w:t>
      </w:r>
      <w:r w:rsidR="00A53FD9">
        <w:t xml:space="preserve">, further research could be conducted on </w:t>
      </w:r>
      <w:r w:rsidR="009157D7">
        <w:t>creating</w:t>
      </w:r>
      <w:r w:rsidR="00A53FD9">
        <w:t xml:space="preserve"> dynamic visualisations that empower non-data analysts to build and visualise complex data.</w:t>
      </w:r>
      <w:r w:rsidR="00390A86">
        <w:t xml:space="preserve"> </w:t>
      </w:r>
      <w:r w:rsidR="002012D6">
        <w:t>Secondly</w:t>
      </w:r>
      <w:r w:rsidR="00390A86">
        <w:t>, further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89" w:name="_Toc134697534"/>
      <w:r w:rsidRPr="004560CB">
        <w:rPr>
          <w:lang w:val="en-GB"/>
        </w:rPr>
        <w:t>Conclusion</w:t>
      </w:r>
      <w:bookmarkEnd w:id="89"/>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5C0059F6" w14:textId="3F4837C6" w:rsidR="00CD49C5" w:rsidRPr="00CD49C5" w:rsidRDefault="00CD49C5" w:rsidP="009A6214">
      <w:pPr>
        <w:pStyle w:val="ListParagraph"/>
        <w:numPr>
          <w:ilvl w:val="0"/>
          <w:numId w:val="45"/>
        </w:numPr>
        <w:rPr>
          <w:highlight w:val="yellow"/>
        </w:rPr>
      </w:pPr>
      <w:r w:rsidRPr="00CD49C5">
        <w:rPr>
          <w:highlight w:val="yellow"/>
        </w:rPr>
        <w:t>I had one more but I forgot it so this here is TEMP atm.</w:t>
      </w:r>
    </w:p>
    <w:p w14:paraId="6983302E" w14:textId="6A971748" w:rsidR="00B7308E" w:rsidRPr="004560CB" w:rsidRDefault="00B7308E" w:rsidP="00013067">
      <w:pPr>
        <w:pStyle w:val="Heading1"/>
        <w:rPr>
          <w:lang w:val="en-GB"/>
        </w:rPr>
      </w:pPr>
      <w:bookmarkStart w:id="90" w:name="_Toc134697535"/>
      <w:r w:rsidRPr="004560CB">
        <w:rPr>
          <w:lang w:val="en-GB"/>
        </w:rPr>
        <w:t>References</w:t>
      </w:r>
      <w:bookmarkEnd w:id="90"/>
    </w:p>
    <w:p w14:paraId="4EE399AA" w14:textId="77777777" w:rsidR="00495970" w:rsidRPr="00495970" w:rsidRDefault="00ED4E45" w:rsidP="00495970">
      <w:pPr>
        <w:pStyle w:val="Bibliography"/>
      </w:pPr>
      <w:r w:rsidRPr="004560CB">
        <w:fldChar w:fldCharType="begin"/>
      </w:r>
      <w:r w:rsidR="00562338">
        <w:instrText xml:space="preserve"> ADDIN ZOTERO_BIBL {"uncited":[],"omitted":[],"custom":[]} CSL_BIBLIOGRAPHY </w:instrText>
      </w:r>
      <w:r w:rsidRPr="004560CB">
        <w:fldChar w:fldCharType="separate"/>
      </w:r>
      <w:r w:rsidR="00495970" w:rsidRPr="00495970">
        <w:t xml:space="preserve">Abras, C., Maloney-Krichmar, D., &amp; Preece, J. (2004). User-Centered Design. </w:t>
      </w:r>
      <w:r w:rsidR="00495970" w:rsidRPr="00495970">
        <w:rPr>
          <w:i/>
          <w:iCs/>
        </w:rPr>
        <w:t>Encyclopedia of Human-Computer Interaction</w:t>
      </w:r>
      <w:r w:rsidR="00495970" w:rsidRPr="00495970">
        <w:t>, 14.</w:t>
      </w:r>
    </w:p>
    <w:p w14:paraId="0C8AE1A2" w14:textId="77777777" w:rsidR="00495970" w:rsidRPr="00495970" w:rsidRDefault="00495970" w:rsidP="00495970">
      <w:pPr>
        <w:pStyle w:val="Bibliography"/>
      </w:pPr>
      <w:r w:rsidRPr="00495970">
        <w:t xml:space="preserve">Ammar, W., Groeneveld, D., Bhagavatula, C., Beltagy, I., Crawford, M., Downey, D., Dunkelberger, J., Elgohary, A., Feldman, S., Ha, V., Kinney, R., Kohlmeier, S., Lo, K., Murray, T., Ooi, H.-H., Peters, M., Power, J., Skjonsberg, S., Wang, L. L., … Etzioni, O. (2018). </w:t>
      </w:r>
      <w:r w:rsidRPr="00495970">
        <w:rPr>
          <w:i/>
          <w:iCs/>
        </w:rPr>
        <w:lastRenderedPageBreak/>
        <w:t>Construction of the Literature Graph in Semantic Scholar</w:t>
      </w:r>
      <w:r w:rsidRPr="00495970">
        <w:t xml:space="preserve"> (arXiv:1805.02262). arXiv. http://arxiv.org/abs/1805.02262</w:t>
      </w:r>
    </w:p>
    <w:p w14:paraId="46FEB348" w14:textId="77777777" w:rsidR="00495970" w:rsidRPr="00495970" w:rsidRDefault="00495970" w:rsidP="00495970">
      <w:pPr>
        <w:pStyle w:val="Bibliography"/>
      </w:pPr>
      <w:r w:rsidRPr="00495970">
        <w:t xml:space="preserve">Andrienko, G., Andrienko, N., Drucker, S. M., Fekete, J.-D., Fisher, D., Idreos, S., Kraska, T., Li, G., Ma, K.-L., Mackinlay, J. D., Oulasvirta, A., Schreck, T., Schmann, H., Stonebraker, M., Auber, D., Bikakis, N., Chrysanthis, P. K., Papastefanatos, G., &amp; Sharaf, M. A. (2020, March 30). </w:t>
      </w:r>
      <w:r w:rsidRPr="00495970">
        <w:rPr>
          <w:i/>
          <w:iCs/>
        </w:rPr>
        <w:t>Big Data Visualization and Analytics: Future Research Challenges and Emerging Applications</w:t>
      </w:r>
      <w:r w:rsidRPr="00495970">
        <w:t>. BigVis 2020: Big Data Visual Exploration and Analytics. https://hal.inria.fr/hal-02568845</w:t>
      </w:r>
    </w:p>
    <w:p w14:paraId="3430AA2C" w14:textId="77777777" w:rsidR="00495970" w:rsidRPr="00495970" w:rsidRDefault="00495970" w:rsidP="00495970">
      <w:pPr>
        <w:pStyle w:val="Bibliography"/>
      </w:pPr>
      <w:r w:rsidRPr="00495970">
        <w:t xml:space="preserve">Apple. (2023). </w:t>
      </w:r>
      <w:r w:rsidRPr="00495970">
        <w:rPr>
          <w:i/>
          <w:iCs/>
        </w:rPr>
        <w:t>IOS - Health</w:t>
      </w:r>
      <w:r w:rsidRPr="00495970">
        <w:t>. Apple. https://www.apple.com/ios/health/</w:t>
      </w:r>
    </w:p>
    <w:p w14:paraId="49FD2BBB" w14:textId="77777777" w:rsidR="00495970" w:rsidRPr="00495970" w:rsidRDefault="00495970" w:rsidP="00495970">
      <w:pPr>
        <w:pStyle w:val="Bibliography"/>
      </w:pPr>
      <w:r w:rsidRPr="00495970">
        <w:t xml:space="preserve">Asturiano, V. (2023). </w:t>
      </w:r>
      <w:r w:rsidRPr="00495970">
        <w:rPr>
          <w:i/>
          <w:iCs/>
        </w:rPr>
        <w:t>Force-graph</w:t>
      </w:r>
      <w:r w:rsidRPr="00495970">
        <w:t xml:space="preserve"> (1.43.1) [JavaScript]. https://github.com/vasturiano/force-graph (Original work published 2018)</w:t>
      </w:r>
    </w:p>
    <w:p w14:paraId="1083854B" w14:textId="77777777" w:rsidR="00495970" w:rsidRPr="00495970" w:rsidRDefault="00495970" w:rsidP="00495970">
      <w:pPr>
        <w:pStyle w:val="Bibliography"/>
      </w:pPr>
      <w:r w:rsidRPr="00495970">
        <w:t xml:space="preserve">Bertin, J., &amp; Barbut, M. (1968). </w:t>
      </w:r>
      <w:r w:rsidRPr="00495970">
        <w:rPr>
          <w:i/>
          <w:iCs/>
        </w:rPr>
        <w:t>Sémiologie graphique: Les diagrammes, les réseaux, les cartes</w:t>
      </w:r>
      <w:r w:rsidRPr="00495970">
        <w:t>. La Haye, Mouton.</w:t>
      </w:r>
    </w:p>
    <w:p w14:paraId="209D585A" w14:textId="77777777" w:rsidR="00495970" w:rsidRPr="00495970" w:rsidRDefault="00495970" w:rsidP="00495970">
      <w:pPr>
        <w:pStyle w:val="Bibliography"/>
      </w:pPr>
      <w:r w:rsidRPr="00495970">
        <w:t xml:space="preserve">Beyer, H., &amp; Holtzblatt, K. (1998). </w:t>
      </w:r>
      <w:r w:rsidRPr="00495970">
        <w:rPr>
          <w:i/>
          <w:iCs/>
        </w:rPr>
        <w:t>Contextual design: Defining customer-centered systems</w:t>
      </w:r>
      <w:r w:rsidRPr="00495970">
        <w:t>. Morgan Kaufmann.</w:t>
      </w:r>
    </w:p>
    <w:p w14:paraId="4F5340D2" w14:textId="77777777" w:rsidR="00495970" w:rsidRPr="00495970" w:rsidRDefault="00495970" w:rsidP="00495970">
      <w:pPr>
        <w:pStyle w:val="Bibliography"/>
      </w:pPr>
      <w:r w:rsidRPr="00495970">
        <w:t xml:space="preserve">Bostock, M. (2021). </w:t>
      </w:r>
      <w:r w:rsidRPr="00495970">
        <w:rPr>
          <w:i/>
          <w:iCs/>
        </w:rPr>
        <w:t>D3.js</w:t>
      </w:r>
      <w:r w:rsidRPr="00495970">
        <w:t>. D3.Js - Data-Driven Documents. https://d3js.org/</w:t>
      </w:r>
    </w:p>
    <w:p w14:paraId="47EAA71C" w14:textId="77777777" w:rsidR="00495970" w:rsidRPr="00495970" w:rsidRDefault="00495970" w:rsidP="00495970">
      <w:pPr>
        <w:pStyle w:val="Bibliography"/>
      </w:pPr>
      <w:r w:rsidRPr="00495970">
        <w:t xml:space="preserve">Brinkmann, S., Jacobsen, M. H., &amp; Kristiansen, S. (2014). Historical Overview of Qualitative Research in the Social Sciences. In </w:t>
      </w:r>
      <w:r w:rsidRPr="00495970">
        <w:rPr>
          <w:i/>
          <w:iCs/>
        </w:rPr>
        <w:t>Historical Overview of Qualitative Research in the Social Sciences</w:t>
      </w:r>
      <w:r w:rsidRPr="00495970">
        <w:t>.</w:t>
      </w:r>
    </w:p>
    <w:p w14:paraId="1019A974" w14:textId="77777777" w:rsidR="00495970" w:rsidRPr="00495970" w:rsidRDefault="00495970" w:rsidP="00495970">
      <w:pPr>
        <w:pStyle w:val="Bibliography"/>
      </w:pPr>
      <w:r w:rsidRPr="00495970">
        <w:t xml:space="preserve">Buxton, B. (2007). </w:t>
      </w:r>
      <w:r w:rsidRPr="00495970">
        <w:rPr>
          <w:i/>
          <w:iCs/>
        </w:rPr>
        <w:t>Sketching user experiences: Getting the design right and the right design</w:t>
      </w:r>
      <w:r w:rsidRPr="00495970">
        <w:t>. Elsevier/Morgan Kaufmann.</w:t>
      </w:r>
    </w:p>
    <w:p w14:paraId="4386772B" w14:textId="77777777" w:rsidR="00495970" w:rsidRPr="00495970" w:rsidRDefault="00495970" w:rsidP="00495970">
      <w:pPr>
        <w:pStyle w:val="Bibliography"/>
      </w:pPr>
      <w:r w:rsidRPr="00495970">
        <w:t xml:space="preserve">Chulani, S., Williams, C., &amp; Yaeli, A. (2008). Software development governance and its concerns. </w:t>
      </w:r>
      <w:r w:rsidRPr="00495970">
        <w:rPr>
          <w:i/>
          <w:iCs/>
        </w:rPr>
        <w:t>Proceedings of the 1st International Workshop on Software Development Governance</w:t>
      </w:r>
      <w:r w:rsidRPr="00495970">
        <w:t>, 3–6. https://doi.org/10.1145/1370720.1370723</w:t>
      </w:r>
    </w:p>
    <w:p w14:paraId="18969706" w14:textId="77777777" w:rsidR="00495970" w:rsidRPr="00495970" w:rsidRDefault="00495970" w:rsidP="00495970">
      <w:pPr>
        <w:pStyle w:val="Bibliography"/>
      </w:pPr>
      <w:r w:rsidRPr="00495970">
        <w:lastRenderedPageBreak/>
        <w:t xml:space="preserve">cycle.travel. (2023). </w:t>
      </w:r>
      <w:r w:rsidRPr="00495970">
        <w:rPr>
          <w:i/>
          <w:iCs/>
        </w:rPr>
        <w:t>Bike map</w:t>
      </w:r>
      <w:r w:rsidRPr="00495970">
        <w:t>. | Cycle Route Planner | Cycle.Travel. https://cycle.travel/map</w:t>
      </w:r>
    </w:p>
    <w:p w14:paraId="642C71F5" w14:textId="77777777" w:rsidR="00495970" w:rsidRPr="00495970" w:rsidRDefault="00495970" w:rsidP="00495970">
      <w:pPr>
        <w:pStyle w:val="Bibliography"/>
      </w:pPr>
      <w:r w:rsidRPr="00495970">
        <w:rPr>
          <w:lang w:val="sv-SE"/>
        </w:rPr>
        <w:t xml:space="preserve">Dahlbäck, N., Jönsson, A., &amp; Ahrenberg, L. (1993). </w:t>
      </w:r>
      <w:r w:rsidRPr="00495970">
        <w:t xml:space="preserve">Wizard of Oz studies: Why and how. </w:t>
      </w:r>
      <w:r w:rsidRPr="00495970">
        <w:rPr>
          <w:i/>
          <w:iCs/>
        </w:rPr>
        <w:t>Proceedings of the 1st International Conference on Intelligent User Interfaces  - IUI ’93</w:t>
      </w:r>
      <w:r w:rsidRPr="00495970">
        <w:t>, 193–200. https://doi.org/10.1145/169891.169968</w:t>
      </w:r>
    </w:p>
    <w:p w14:paraId="181CA75D" w14:textId="77777777" w:rsidR="00495970" w:rsidRPr="00495970" w:rsidRDefault="00495970" w:rsidP="00495970">
      <w:pPr>
        <w:pStyle w:val="Bibliography"/>
      </w:pPr>
      <w:r w:rsidRPr="00495970">
        <w:t xml:space="preserve">Design Council. (2007). </w:t>
      </w:r>
      <w:r w:rsidRPr="00495970">
        <w:rPr>
          <w:i/>
          <w:iCs/>
        </w:rPr>
        <w:t>Eleven lessons: Managing design in eleven global brands. A study of the design process</w:t>
      </w:r>
      <w:r w:rsidRPr="00495970">
        <w:t>. Design Council UK. https://www.designcouncil.org.uk/our-work/skills-learning/resources/11-lessons-managing-design-global-brands/</w:t>
      </w:r>
    </w:p>
    <w:p w14:paraId="1E4D48B8" w14:textId="77777777" w:rsidR="00495970" w:rsidRPr="00495970" w:rsidRDefault="00495970" w:rsidP="00495970">
      <w:pPr>
        <w:pStyle w:val="Bibliography"/>
      </w:pPr>
      <w:r w:rsidRPr="00495970">
        <w:t xml:space="preserve">Design Council. (2019, May 17). </w:t>
      </w:r>
      <w:r w:rsidRPr="00495970">
        <w:rPr>
          <w:i/>
          <w:iCs/>
        </w:rPr>
        <w:t>Framework for Innovation: Design Council’s evolved Double Diamond</w:t>
      </w:r>
      <w:r w:rsidRPr="00495970">
        <w:t>. https://www.designcouncil.org.uk/our-work/skills-learning/tools-frameworks/framework-for-innovation-design-councils-evolved-double-diamond/</w:t>
      </w:r>
    </w:p>
    <w:p w14:paraId="15EB7B96" w14:textId="77777777" w:rsidR="00495970" w:rsidRPr="00495970" w:rsidRDefault="00495970" w:rsidP="00495970">
      <w:pPr>
        <w:pStyle w:val="Bibliography"/>
      </w:pPr>
      <w:r w:rsidRPr="00495970">
        <w:t xml:space="preserve">Design Council. (2021). </w:t>
      </w:r>
      <w:r w:rsidRPr="00495970">
        <w:rPr>
          <w:i/>
          <w:iCs/>
        </w:rPr>
        <w:t>Beyond Net Zero: A Systematic Design Approach</w:t>
      </w:r>
      <w:r w:rsidRPr="00495970">
        <w:t xml:space="preserve"> (p. 60). Design Council. https://www.designcouncil.org.uk/fileadmin/uploads/dc/Documents/Beyond%2520Net%2520Zero%2520-%2520A%2520Systemic%2520Design%2520Approach.pdf</w:t>
      </w:r>
    </w:p>
    <w:p w14:paraId="05F0DA93" w14:textId="77777777" w:rsidR="00495970" w:rsidRPr="00495970" w:rsidRDefault="00495970" w:rsidP="00495970">
      <w:pPr>
        <w:pStyle w:val="Bibliography"/>
      </w:pPr>
      <w:r w:rsidRPr="00495970">
        <w:t xml:space="preserve">Dimara, E., &amp; Perin, C. (2020). What is Interaction for Data Visualization? </w:t>
      </w:r>
      <w:r w:rsidRPr="00495970">
        <w:rPr>
          <w:i/>
          <w:iCs/>
        </w:rPr>
        <w:t>IEEE Transactions on Visualization and Computer Graphics</w:t>
      </w:r>
      <w:r w:rsidRPr="00495970">
        <w:t xml:space="preserve">, </w:t>
      </w:r>
      <w:r w:rsidRPr="00495970">
        <w:rPr>
          <w:i/>
          <w:iCs/>
        </w:rPr>
        <w:t>26</w:t>
      </w:r>
      <w:r w:rsidRPr="00495970">
        <w:t>(1), 119–129. https://doi.org/10.1109/TVCG.2019.2934283</w:t>
      </w:r>
    </w:p>
    <w:p w14:paraId="03FDEBE8" w14:textId="77777777" w:rsidR="00495970" w:rsidRPr="00495970" w:rsidRDefault="00495970" w:rsidP="00495970">
      <w:pPr>
        <w:pStyle w:val="Bibliography"/>
      </w:pPr>
      <w:r w:rsidRPr="00495970">
        <w:t xml:space="preserve">Few, S. (2023). </w:t>
      </w:r>
      <w:r w:rsidRPr="00495970">
        <w:rPr>
          <w:i/>
          <w:iCs/>
        </w:rPr>
        <w:t>Data Visualization for Human Perception</w:t>
      </w:r>
      <w:r w:rsidRPr="00495970">
        <w:t>. Interaction Design Foundation. https://www.interaction-design.org/literature/book/the-encyclopedia-of-human-computer-interaction-2nd-ed/data-visualization-for-human-perception</w:t>
      </w:r>
    </w:p>
    <w:p w14:paraId="3F4FE717" w14:textId="77777777" w:rsidR="00495970" w:rsidRPr="00495970" w:rsidRDefault="00495970" w:rsidP="00495970">
      <w:pPr>
        <w:pStyle w:val="Bibliography"/>
      </w:pPr>
      <w:r w:rsidRPr="00495970">
        <w:lastRenderedPageBreak/>
        <w:t xml:space="preserve">Fitbit. (2023). </w:t>
      </w:r>
      <w:r w:rsidRPr="00495970">
        <w:rPr>
          <w:i/>
          <w:iCs/>
        </w:rPr>
        <w:t>Fitbit</w:t>
      </w:r>
      <w:r w:rsidRPr="00495970">
        <w:t>. Official Site for Activity Trackers and More. https://www.fitbit.com/global/se/home</w:t>
      </w:r>
    </w:p>
    <w:p w14:paraId="776145F4" w14:textId="77777777" w:rsidR="00495970" w:rsidRPr="00495970" w:rsidRDefault="00495970" w:rsidP="00495970">
      <w:pPr>
        <w:pStyle w:val="Bibliography"/>
      </w:pPr>
      <w:r w:rsidRPr="00495970">
        <w:t xml:space="preserve">Fossey, E., Harvey, C., Mcdermott, F., &amp; Davidson, L. (2002). </w:t>
      </w:r>
      <w:r w:rsidRPr="00495970">
        <w:rPr>
          <w:i/>
          <w:iCs/>
        </w:rPr>
        <w:t>Understanding and Evaluating Qualitative Research</w:t>
      </w:r>
      <w:r w:rsidRPr="00495970">
        <w:t>.</w:t>
      </w:r>
    </w:p>
    <w:p w14:paraId="69C5915B" w14:textId="77777777" w:rsidR="00495970" w:rsidRPr="00495970" w:rsidRDefault="00495970" w:rsidP="00495970">
      <w:pPr>
        <w:pStyle w:val="Bibliography"/>
      </w:pPr>
      <w:r w:rsidRPr="00495970">
        <w:t xml:space="preserve">Fry, B. (2004). </w:t>
      </w:r>
      <w:r w:rsidRPr="00495970">
        <w:rPr>
          <w:i/>
          <w:iCs/>
        </w:rPr>
        <w:t>Computational Information Design</w:t>
      </w:r>
      <w:r w:rsidRPr="00495970">
        <w:t xml:space="preserve"> [PhD]. Massachusetts Institute of Technology.</w:t>
      </w:r>
    </w:p>
    <w:p w14:paraId="5B6649AA" w14:textId="77777777" w:rsidR="00495970" w:rsidRPr="00495970" w:rsidRDefault="00495970" w:rsidP="00495970">
      <w:pPr>
        <w:pStyle w:val="Bibliography"/>
      </w:pPr>
      <w:r w:rsidRPr="00495970">
        <w:t xml:space="preserve">Fry, B. (2008). </w:t>
      </w:r>
      <w:r w:rsidRPr="00495970">
        <w:rPr>
          <w:i/>
          <w:iCs/>
        </w:rPr>
        <w:t>Visualizing data</w:t>
      </w:r>
      <w:r w:rsidRPr="00495970">
        <w:t>. O’Reilly Media, Inc.</w:t>
      </w:r>
    </w:p>
    <w:p w14:paraId="7E24F764" w14:textId="77777777" w:rsidR="00495970" w:rsidRPr="00495970" w:rsidRDefault="00495970" w:rsidP="00495970">
      <w:pPr>
        <w:pStyle w:val="Bibliography"/>
      </w:pPr>
      <w:r w:rsidRPr="00495970">
        <w:t xml:space="preserve">Google. (2023a). </w:t>
      </w:r>
      <w:r w:rsidRPr="00495970">
        <w:rPr>
          <w:i/>
          <w:iCs/>
        </w:rPr>
        <w:t>Google Maps</w:t>
      </w:r>
      <w:r w:rsidRPr="00495970">
        <w:t>. Google Maps. https://www.google.com/maps/@55.5880384,13.0322337,14z</w:t>
      </w:r>
    </w:p>
    <w:p w14:paraId="6B33A219" w14:textId="77777777" w:rsidR="00495970" w:rsidRPr="00495970" w:rsidRDefault="00495970" w:rsidP="00495970">
      <w:pPr>
        <w:pStyle w:val="Bibliography"/>
      </w:pPr>
      <w:r w:rsidRPr="00495970">
        <w:t xml:space="preserve">Google. (2023b). </w:t>
      </w:r>
      <w:r w:rsidRPr="00495970">
        <w:rPr>
          <w:i/>
          <w:iCs/>
        </w:rPr>
        <w:t>Google Sheets</w:t>
      </w:r>
      <w:r w:rsidRPr="00495970">
        <w:t>. Online Spreadsheet Editor | Google Workspace. https://www.facebook.com/GoogleDocs/</w:t>
      </w:r>
    </w:p>
    <w:p w14:paraId="36DE9324" w14:textId="77777777" w:rsidR="00495970" w:rsidRPr="00495970" w:rsidRDefault="00495970" w:rsidP="00495970">
      <w:pPr>
        <w:pStyle w:val="Bibliography"/>
      </w:pPr>
      <w:r w:rsidRPr="00495970">
        <w:t xml:space="preserve">Gustafsson, D. (2019). </w:t>
      </w:r>
      <w:r w:rsidRPr="00495970">
        <w:rPr>
          <w:i/>
          <w:iCs/>
        </w:rPr>
        <w:t>Analysing the Double diamond design process through research &amp; implementation</w:t>
      </w:r>
      <w:r w:rsidRPr="00495970">
        <w:t xml:space="preserve"> [Master of Arts, Aalto University]. https://aaltodoc.aalto.fi/bitstream/handle/123456789/39285/master_Gustafsson_Daniel_2019.pdf?sequence=1&amp;isAllowed=y</w:t>
      </w:r>
    </w:p>
    <w:p w14:paraId="13BFA1E0" w14:textId="77777777" w:rsidR="00495970" w:rsidRPr="00495970" w:rsidRDefault="00495970" w:rsidP="00495970">
      <w:pPr>
        <w:pStyle w:val="Bibliography"/>
      </w:pPr>
      <w:r w:rsidRPr="00495970">
        <w:t xml:space="preserve">Heer, J., Viégas, F. B., &amp; Wattenberg, M. (2007). Voyagers and voyeurs: Supporting asynchronous collaborative information visualization. </w:t>
      </w:r>
      <w:r w:rsidRPr="00495970">
        <w:rPr>
          <w:i/>
          <w:iCs/>
        </w:rPr>
        <w:t>Proceedings of the SIGCHI Conference on Human Factors in Computing Systems</w:t>
      </w:r>
      <w:r w:rsidRPr="00495970">
        <w:t>, 1029–1038. https://doi.org/10.1145/1240624.1240781</w:t>
      </w:r>
    </w:p>
    <w:p w14:paraId="39B1C107" w14:textId="77777777" w:rsidR="00495970" w:rsidRPr="00495970" w:rsidRDefault="00495970" w:rsidP="00495970">
      <w:pPr>
        <w:pStyle w:val="Bibliography"/>
      </w:pPr>
      <w:r w:rsidRPr="00495970">
        <w:t xml:space="preserve">Holzinger, A. (2005). Usability engineering methods for software developers. </w:t>
      </w:r>
      <w:r w:rsidRPr="00495970">
        <w:rPr>
          <w:i/>
          <w:iCs/>
        </w:rPr>
        <w:t>Communications of the ACM</w:t>
      </w:r>
      <w:r w:rsidRPr="00495970">
        <w:t xml:space="preserve">, </w:t>
      </w:r>
      <w:r w:rsidRPr="00495970">
        <w:rPr>
          <w:i/>
          <w:iCs/>
        </w:rPr>
        <w:t>48</w:t>
      </w:r>
      <w:r w:rsidRPr="00495970">
        <w:t>(1), 71–74. https://doi.org/10.1145/1039539.1039541</w:t>
      </w:r>
    </w:p>
    <w:p w14:paraId="7346FB49" w14:textId="77777777" w:rsidR="00495970" w:rsidRPr="00495970" w:rsidRDefault="00495970" w:rsidP="00495970">
      <w:pPr>
        <w:pStyle w:val="Bibliography"/>
      </w:pPr>
      <w:r w:rsidRPr="00495970">
        <w:t xml:space="preserve">Home Assistant. (2023). </w:t>
      </w:r>
      <w:r w:rsidRPr="00495970">
        <w:rPr>
          <w:i/>
          <w:iCs/>
        </w:rPr>
        <w:t>Home Assistant</w:t>
      </w:r>
      <w:r w:rsidRPr="00495970">
        <w:t>. Home Assistant. https://www.home-assistant.io/</w:t>
      </w:r>
    </w:p>
    <w:p w14:paraId="0523263F" w14:textId="77777777" w:rsidR="00495970" w:rsidRPr="00495970" w:rsidRDefault="00495970" w:rsidP="00495970">
      <w:pPr>
        <w:pStyle w:val="Bibliography"/>
      </w:pPr>
      <w:r w:rsidRPr="00495970">
        <w:lastRenderedPageBreak/>
        <w:t xml:space="preserve">Hornbæk, K., &amp; Oulasvirta, A. (2017). What Is Interaction? </w:t>
      </w:r>
      <w:r w:rsidRPr="00495970">
        <w:rPr>
          <w:i/>
          <w:iCs/>
        </w:rPr>
        <w:t>Proceedings of the 2017 CHI Conference on Human Factors in Computing Systems</w:t>
      </w:r>
      <w:r w:rsidRPr="00495970">
        <w:t>, 5040–5052. https://doi.org/10.1145/3025453.3025765</w:t>
      </w:r>
    </w:p>
    <w:p w14:paraId="307EE2C7" w14:textId="77777777" w:rsidR="00495970" w:rsidRPr="00495970" w:rsidRDefault="00495970" w:rsidP="00495970">
      <w:pPr>
        <w:pStyle w:val="Bibliography"/>
      </w:pPr>
      <w:r w:rsidRPr="00495970">
        <w:t xml:space="preserve">Houde, S., &amp; Hill, C. (1997). What do Prototypes Prototype? In </w:t>
      </w:r>
      <w:r w:rsidRPr="00495970">
        <w:rPr>
          <w:i/>
          <w:iCs/>
        </w:rPr>
        <w:t>Handbook of Human-Computer Interaction</w:t>
      </w:r>
      <w:r w:rsidRPr="00495970">
        <w:t xml:space="preserve"> (pp. 367–381). Elsevier. https://doi.org/10.1016/B978-044481862-1.50082-0</w:t>
      </w:r>
    </w:p>
    <w:p w14:paraId="0ECEC65C" w14:textId="77777777" w:rsidR="00495970" w:rsidRPr="00495970" w:rsidRDefault="00495970" w:rsidP="00495970">
      <w:pPr>
        <w:pStyle w:val="Bibliography"/>
      </w:pPr>
      <w:r w:rsidRPr="00495970">
        <w:t xml:space="preserve">Huron, S., Carpendale, S., Thudt, A., Tang, A., &amp; Mauerer, M. (2014). Constructive visualization. </w:t>
      </w:r>
      <w:r w:rsidRPr="00495970">
        <w:rPr>
          <w:i/>
          <w:iCs/>
        </w:rPr>
        <w:t>Proceedings of the 2014 Conference on Designing Interactive Systems</w:t>
      </w:r>
      <w:r w:rsidRPr="00495970">
        <w:t>, 433–442. https://doi.org/10.1145/2598510.2598566</w:t>
      </w:r>
    </w:p>
    <w:p w14:paraId="2D9C77A3" w14:textId="77777777" w:rsidR="00495970" w:rsidRPr="00495970" w:rsidRDefault="00495970" w:rsidP="00495970">
      <w:pPr>
        <w:pStyle w:val="Bibliography"/>
        <w:rPr>
          <w:lang w:val="sv-SE"/>
        </w:rPr>
      </w:pPr>
      <w:r w:rsidRPr="00495970">
        <w:rPr>
          <w:lang w:val="sv-SE"/>
        </w:rPr>
        <w:t xml:space="preserve">Ingelsten, O. (2023). </w:t>
      </w:r>
      <w:r w:rsidRPr="00495970">
        <w:rPr>
          <w:i/>
          <w:iCs/>
          <w:lang w:val="sv-SE"/>
        </w:rPr>
        <w:t>IxD Thesis 2023</w:t>
      </w:r>
      <w:r w:rsidRPr="00495970">
        <w:rPr>
          <w:lang w:val="sv-SE"/>
        </w:rPr>
        <w:t>. http://www.inglestone.art/</w:t>
      </w:r>
    </w:p>
    <w:p w14:paraId="66A6753D" w14:textId="77777777" w:rsidR="00495970" w:rsidRPr="00495970" w:rsidRDefault="00495970" w:rsidP="00495970">
      <w:pPr>
        <w:pStyle w:val="Bibliography"/>
      </w:pPr>
      <w:r w:rsidRPr="00495970">
        <w:t xml:space="preserve">Knox, S., &amp; Burkard, A. W. (2009). Qualitative research interviews. </w:t>
      </w:r>
      <w:r w:rsidRPr="00495970">
        <w:rPr>
          <w:i/>
          <w:iCs/>
        </w:rPr>
        <w:t>Psychotherapy Research</w:t>
      </w:r>
      <w:r w:rsidRPr="00495970">
        <w:t xml:space="preserve">, </w:t>
      </w:r>
      <w:r w:rsidRPr="00495970">
        <w:rPr>
          <w:i/>
          <w:iCs/>
        </w:rPr>
        <w:t>19</w:t>
      </w:r>
      <w:r w:rsidRPr="00495970">
        <w:t>(4–5), 566–575. https://doi.org/10.1080/10503300802702105</w:t>
      </w:r>
    </w:p>
    <w:p w14:paraId="1AEC9AE0" w14:textId="77777777" w:rsidR="00495970" w:rsidRPr="00495970" w:rsidRDefault="00495970" w:rsidP="00495970">
      <w:pPr>
        <w:pStyle w:val="Bibliography"/>
      </w:pPr>
      <w:r w:rsidRPr="00495970">
        <w:rPr>
          <w:lang w:val="sv-SE"/>
        </w:rPr>
        <w:t xml:space="preserve">Lim, Y.-K., Stolterman, E., &amp; Tenenberg, J. (2008). </w:t>
      </w:r>
      <w:r w:rsidRPr="00495970">
        <w:t xml:space="preserve">The anatomy of prototypes: Prototypes as filters, prototypes as manifestations of design ideas. </w:t>
      </w:r>
      <w:r w:rsidRPr="00495970">
        <w:rPr>
          <w:i/>
          <w:iCs/>
        </w:rPr>
        <w:t>ACM Transactions on Computer-Human Interaction</w:t>
      </w:r>
      <w:r w:rsidRPr="00495970">
        <w:t xml:space="preserve">, </w:t>
      </w:r>
      <w:r w:rsidRPr="00495970">
        <w:rPr>
          <w:i/>
          <w:iCs/>
        </w:rPr>
        <w:t>15</w:t>
      </w:r>
      <w:r w:rsidRPr="00495970">
        <w:t>(2), 1–27. https://doi.org/10.1145/1375761.1375762</w:t>
      </w:r>
    </w:p>
    <w:p w14:paraId="01FE4491" w14:textId="77777777" w:rsidR="00495970" w:rsidRPr="00495970" w:rsidRDefault="00495970" w:rsidP="00495970">
      <w:pPr>
        <w:pStyle w:val="Bibliography"/>
      </w:pPr>
      <w:r w:rsidRPr="00495970">
        <w:t xml:space="preserve">Lima, M. (2023). </w:t>
      </w:r>
      <w:r w:rsidRPr="00495970">
        <w:rPr>
          <w:i/>
          <w:iCs/>
        </w:rPr>
        <w:t>Visualcomplexity.com</w:t>
      </w:r>
      <w:r w:rsidRPr="00495970">
        <w:t>. A Visual Exploration on Mapping Complex Networks. http://www.visualcomplexity.com/vc/</w:t>
      </w:r>
    </w:p>
    <w:p w14:paraId="12992334" w14:textId="77777777" w:rsidR="00495970" w:rsidRPr="00495970" w:rsidRDefault="00495970" w:rsidP="00495970">
      <w:pPr>
        <w:pStyle w:val="Bibliography"/>
      </w:pPr>
      <w:r w:rsidRPr="00495970">
        <w:t xml:space="preserve">Mao, J.-Y., Vredenburg, K., Smith, P. W., &amp; Carey, T. (2005). The state of user-centered design practice. </w:t>
      </w:r>
      <w:r w:rsidRPr="00495970">
        <w:rPr>
          <w:i/>
          <w:iCs/>
        </w:rPr>
        <w:t>Communications of the ACM</w:t>
      </w:r>
      <w:r w:rsidRPr="00495970">
        <w:t xml:space="preserve">, </w:t>
      </w:r>
      <w:r w:rsidRPr="00495970">
        <w:rPr>
          <w:i/>
          <w:iCs/>
        </w:rPr>
        <w:t>48</w:t>
      </w:r>
      <w:r w:rsidRPr="00495970">
        <w:t>(3), 105–109. https://doi.org/10.1145/1047671.1047677</w:t>
      </w:r>
    </w:p>
    <w:p w14:paraId="17E84209" w14:textId="77777777" w:rsidR="00495970" w:rsidRPr="00495970" w:rsidRDefault="00495970" w:rsidP="00495970">
      <w:pPr>
        <w:pStyle w:val="Bibliography"/>
      </w:pPr>
      <w:r w:rsidRPr="00495970">
        <w:t xml:space="preserve">Marcus, A., &amp; Rosenzweig, E. (Eds.). (2020). </w:t>
      </w:r>
      <w:r w:rsidRPr="00495970">
        <w:rPr>
          <w:i/>
          <w:iCs/>
        </w:rPr>
        <w:t xml:space="preserve">Design, User Experience, and Usability. Interaction Design: 9th International Conference, DUXU 2020, Held as Part of the 22nd HCI International Conference, HCII 2020, Copenhagen, Denmark, July 19–24, 2020, Proceedings, Part </w:t>
      </w:r>
      <w:r w:rsidRPr="00495970">
        <w:rPr>
          <w:i/>
          <w:iCs/>
        </w:rPr>
        <w:lastRenderedPageBreak/>
        <w:t>I</w:t>
      </w:r>
      <w:r w:rsidRPr="00495970">
        <w:t xml:space="preserve"> (Vol. 12200). Springer International Publishing. https://doi.org/10.1007/978-3-030-49713-2</w:t>
      </w:r>
    </w:p>
    <w:p w14:paraId="443A09F8" w14:textId="77777777" w:rsidR="00495970" w:rsidRPr="00495970" w:rsidRDefault="00495970" w:rsidP="00495970">
      <w:pPr>
        <w:pStyle w:val="Bibliography"/>
      </w:pPr>
      <w:r w:rsidRPr="00495970">
        <w:t xml:space="preserve">Martin, B., &amp; Hanington, B. (2012). Universal methods of design: 100 ways to research complex problems, develop innovative ideas, and design effective solutions. </w:t>
      </w:r>
      <w:r w:rsidRPr="00495970">
        <w:rPr>
          <w:i/>
          <w:iCs/>
        </w:rPr>
        <w:t>Choice Reviews Online</w:t>
      </w:r>
      <w:r w:rsidRPr="00495970">
        <w:t xml:space="preserve">, </w:t>
      </w:r>
      <w:r w:rsidRPr="00495970">
        <w:rPr>
          <w:i/>
          <w:iCs/>
        </w:rPr>
        <w:t>49</w:t>
      </w:r>
      <w:r w:rsidRPr="00495970">
        <w:t>(10), 49-5403-49–5403. https://doi.org/10.5860/CHOICE.49-5403</w:t>
      </w:r>
    </w:p>
    <w:p w14:paraId="019D3980" w14:textId="77777777" w:rsidR="00495970" w:rsidRPr="00495970" w:rsidRDefault="00495970" w:rsidP="00495970">
      <w:pPr>
        <w:pStyle w:val="Bibliography"/>
        <w:rPr>
          <w:lang w:val="sv-SE"/>
        </w:rPr>
      </w:pPr>
      <w:r w:rsidRPr="00495970">
        <w:t xml:space="preserve">Microsoft. (2023a). </w:t>
      </w:r>
      <w:r w:rsidRPr="00495970">
        <w:rPr>
          <w:i/>
          <w:iCs/>
        </w:rPr>
        <w:t>Microsoft Excel</w:t>
      </w:r>
      <w:r w:rsidRPr="00495970">
        <w:t xml:space="preserve">. </w:t>
      </w:r>
      <w:r w:rsidRPr="00495970">
        <w:rPr>
          <w:lang w:val="sv-SE"/>
        </w:rPr>
        <w:t>Kalkylprogram | Microsoft 365. https://www.microsoft.com/sv-se/microsoft-365/excel</w:t>
      </w:r>
    </w:p>
    <w:p w14:paraId="07B3A524" w14:textId="77777777" w:rsidR="00495970" w:rsidRPr="00495970" w:rsidRDefault="00495970" w:rsidP="00495970">
      <w:pPr>
        <w:pStyle w:val="Bibliography"/>
      </w:pPr>
      <w:r w:rsidRPr="00495970">
        <w:t xml:space="preserve">Microsoft. (2023b). </w:t>
      </w:r>
      <w:r w:rsidRPr="00495970">
        <w:rPr>
          <w:i/>
          <w:iCs/>
        </w:rPr>
        <w:t>Microsoft Power BI</w:t>
      </w:r>
      <w:r w:rsidRPr="00495970">
        <w:t>. Datavisualisering. https://powerbi.microsoft.com/sv-se/</w:t>
      </w:r>
    </w:p>
    <w:p w14:paraId="11D30E0E" w14:textId="77777777" w:rsidR="00495970" w:rsidRPr="00495970" w:rsidRDefault="00495970" w:rsidP="00495970">
      <w:pPr>
        <w:pStyle w:val="Bibliography"/>
        <w:rPr>
          <w:lang w:val="sv-SE"/>
        </w:rPr>
      </w:pPr>
      <w:r w:rsidRPr="00495970">
        <w:t xml:space="preserve">Moran, K. (2019, December 1). </w:t>
      </w:r>
      <w:r w:rsidRPr="00495970">
        <w:rPr>
          <w:i/>
          <w:iCs/>
        </w:rPr>
        <w:t>Usability Testing 101</w:t>
      </w:r>
      <w:r w:rsidRPr="00495970">
        <w:t xml:space="preserve">. </w:t>
      </w:r>
      <w:r w:rsidRPr="00495970">
        <w:rPr>
          <w:lang w:val="sv-SE"/>
        </w:rPr>
        <w:t>Nielsen Norman Group. https://www.nngroup.com/articles/usability-testing-101/</w:t>
      </w:r>
    </w:p>
    <w:p w14:paraId="68CEE1FF" w14:textId="77777777" w:rsidR="00495970" w:rsidRPr="00495970" w:rsidRDefault="00495970" w:rsidP="00495970">
      <w:pPr>
        <w:pStyle w:val="Bibliography"/>
      </w:pPr>
      <w:r w:rsidRPr="00495970">
        <w:t xml:space="preserve">Norman, D. A., &amp; Draper, S. W. (Eds.). (1986). </w:t>
      </w:r>
      <w:r w:rsidRPr="00495970">
        <w:rPr>
          <w:i/>
          <w:iCs/>
        </w:rPr>
        <w:t>User centered system design: New perspectives on human-computer interaction</w:t>
      </w:r>
      <w:r w:rsidRPr="00495970">
        <w:t>. L. Erlbaum Associates.</w:t>
      </w:r>
    </w:p>
    <w:p w14:paraId="63C0F0F4" w14:textId="77777777" w:rsidR="00495970" w:rsidRPr="00495970" w:rsidRDefault="00495970" w:rsidP="00495970">
      <w:pPr>
        <w:pStyle w:val="Bibliography"/>
      </w:pPr>
      <w:r w:rsidRPr="00495970">
        <w:t xml:space="preserve">On The Go Map. (2023). </w:t>
      </w:r>
      <w:r w:rsidRPr="00495970">
        <w:rPr>
          <w:i/>
          <w:iCs/>
        </w:rPr>
        <w:t>On The Go Map</w:t>
      </w:r>
      <w:r w:rsidRPr="00495970">
        <w:t>. http://onthegomap.com/</w:t>
      </w:r>
    </w:p>
    <w:p w14:paraId="7BE8A5CA" w14:textId="77777777" w:rsidR="00495970" w:rsidRPr="00495970" w:rsidRDefault="00495970" w:rsidP="00495970">
      <w:pPr>
        <w:pStyle w:val="Bibliography"/>
      </w:pPr>
      <w:r w:rsidRPr="00495970">
        <w:t xml:space="preserve">Ralph, P., &amp; Baltes, S. (2022). Paving the way for mature secondary research: The seven types of literature review. </w:t>
      </w:r>
      <w:r w:rsidRPr="00495970">
        <w:rPr>
          <w:i/>
          <w:iCs/>
        </w:rPr>
        <w:t>Proceedings of the 30th ACM Joint European Software Engineering Conference and Symposium on the Foundations of Software Engineering</w:t>
      </w:r>
      <w:r w:rsidRPr="00495970">
        <w:t>, 1632–1636. https://doi.org/10.1145/3540250.3560877</w:t>
      </w:r>
    </w:p>
    <w:p w14:paraId="272D3ED4" w14:textId="77777777" w:rsidR="00495970" w:rsidRPr="00495970" w:rsidRDefault="00495970" w:rsidP="00495970">
      <w:pPr>
        <w:pStyle w:val="Bibliography"/>
      </w:pPr>
      <w:r w:rsidRPr="00495970">
        <w:t xml:space="preserve">Russel, E. (2019, October 1). </w:t>
      </w:r>
      <w:r w:rsidRPr="00495970">
        <w:rPr>
          <w:i/>
          <w:iCs/>
        </w:rPr>
        <w:t>9 things to know about Google’s maps data: Beyond the Map</w:t>
      </w:r>
      <w:r w:rsidRPr="00495970">
        <w:t>. Google Cloud Blog. https://cloud.google.com/blog/products/maps-platform/9-things-know-about-googles-maps-data-beyond-map</w:t>
      </w:r>
    </w:p>
    <w:p w14:paraId="0DD01C04" w14:textId="77777777" w:rsidR="00495970" w:rsidRPr="00495970" w:rsidRDefault="00495970" w:rsidP="00495970">
      <w:pPr>
        <w:pStyle w:val="Bibliography"/>
      </w:pPr>
      <w:r w:rsidRPr="00495970">
        <w:t xml:space="preserve">Sharp, H., Rogers, Y., &amp; Preece, J. (2007). </w:t>
      </w:r>
      <w:r w:rsidRPr="00495970">
        <w:rPr>
          <w:i/>
          <w:iCs/>
        </w:rPr>
        <w:t>Interaction design: Beyond human-computer interaction</w:t>
      </w:r>
      <w:r w:rsidRPr="00495970">
        <w:t xml:space="preserve"> (2nd ed). Wiley.</w:t>
      </w:r>
    </w:p>
    <w:p w14:paraId="03CF867F" w14:textId="77777777" w:rsidR="00495970" w:rsidRPr="00495970" w:rsidRDefault="00495970" w:rsidP="00495970">
      <w:pPr>
        <w:pStyle w:val="Bibliography"/>
      </w:pPr>
      <w:r w:rsidRPr="00495970">
        <w:lastRenderedPageBreak/>
        <w:t xml:space="preserve">Shneiderman, B. (1996). </w:t>
      </w:r>
      <w:r w:rsidRPr="00495970">
        <w:rPr>
          <w:i/>
          <w:iCs/>
        </w:rPr>
        <w:t>The Eyes Have It: A Task by Data Type Taxonomy for Information Visualizations</w:t>
      </w:r>
      <w:r w:rsidRPr="00495970">
        <w:t>.</w:t>
      </w:r>
    </w:p>
    <w:p w14:paraId="4B675CB9" w14:textId="77777777" w:rsidR="00495970" w:rsidRPr="00DE0EA6" w:rsidRDefault="00495970" w:rsidP="00495970">
      <w:pPr>
        <w:pStyle w:val="Bibliography"/>
        <w:rPr>
          <w:lang w:val="sv-SE"/>
        </w:rPr>
      </w:pPr>
      <w:r w:rsidRPr="00495970">
        <w:t xml:space="preserve">Tableau. (2023). </w:t>
      </w:r>
      <w:r w:rsidRPr="00495970">
        <w:rPr>
          <w:i/>
          <w:iCs/>
        </w:rPr>
        <w:t>Tableau: Business Intelligence and Analytics Software</w:t>
      </w:r>
      <w:r w:rsidRPr="00495970">
        <w:t xml:space="preserve">. </w:t>
      </w:r>
      <w:r w:rsidRPr="00DE0EA6">
        <w:rPr>
          <w:lang w:val="sv-SE"/>
        </w:rPr>
        <w:t>Tableau. https://www.tableau.com/node/62770</w:t>
      </w:r>
    </w:p>
    <w:p w14:paraId="575D13F3" w14:textId="77777777" w:rsidR="00495970" w:rsidRPr="00495970" w:rsidRDefault="00495970" w:rsidP="00495970">
      <w:pPr>
        <w:pStyle w:val="Bibliography"/>
      </w:pPr>
      <w:r w:rsidRPr="00DE0EA6">
        <w:rPr>
          <w:lang w:val="sv-SE"/>
        </w:rPr>
        <w:t xml:space="preserve">Tarnavsky Eitan, A., Smolyansky, E., Knaan Harpaz, I., &amp; Perets, S. (2023). </w:t>
      </w:r>
      <w:r w:rsidRPr="00495970">
        <w:rPr>
          <w:i/>
          <w:iCs/>
        </w:rPr>
        <w:t>Connected Papers</w:t>
      </w:r>
      <w:r w:rsidRPr="00495970">
        <w:t>. Connected Papers | Find and Explore Academic Papers. https://www.connectedpapers.com/</w:t>
      </w:r>
    </w:p>
    <w:p w14:paraId="28D33CF3" w14:textId="77777777" w:rsidR="00495970" w:rsidRPr="00495970" w:rsidRDefault="00495970" w:rsidP="00495970">
      <w:pPr>
        <w:pStyle w:val="Bibliography"/>
      </w:pPr>
      <w:r w:rsidRPr="00495970">
        <w:t xml:space="preserve">Thorne, S. (2000). Data analysis in qualitative research. </w:t>
      </w:r>
      <w:r w:rsidRPr="00495970">
        <w:rPr>
          <w:i/>
          <w:iCs/>
        </w:rPr>
        <w:t>Evidence-Based Nursing</w:t>
      </w:r>
      <w:r w:rsidRPr="00495970">
        <w:t xml:space="preserve">, </w:t>
      </w:r>
      <w:r w:rsidRPr="00495970">
        <w:rPr>
          <w:i/>
          <w:iCs/>
        </w:rPr>
        <w:t>3</w:t>
      </w:r>
      <w:r w:rsidRPr="00495970">
        <w:t>(3), 68–70. https://doi.org/10.1136/ebn.3.3.68</w:t>
      </w:r>
    </w:p>
    <w:p w14:paraId="4AD610CA" w14:textId="77777777" w:rsidR="00495970" w:rsidRPr="00495970" w:rsidRDefault="00495970" w:rsidP="00495970">
      <w:pPr>
        <w:pStyle w:val="Bibliography"/>
      </w:pPr>
      <w:r w:rsidRPr="00495970">
        <w:t xml:space="preserve">Thunderforest. (2023). </w:t>
      </w:r>
      <w:r w:rsidRPr="00495970">
        <w:rPr>
          <w:i/>
          <w:iCs/>
        </w:rPr>
        <w:t>OpenCycleMap</w:t>
      </w:r>
      <w:r w:rsidRPr="00495970">
        <w:t>. The OpenStreetMap Cycle Map. https://www.opencyclemap.org/</w:t>
      </w:r>
    </w:p>
    <w:p w14:paraId="114EFF69" w14:textId="77777777" w:rsidR="00495970" w:rsidRPr="00495970" w:rsidRDefault="00495970" w:rsidP="00495970">
      <w:pPr>
        <w:pStyle w:val="Bibliography"/>
      </w:pPr>
      <w:r w:rsidRPr="00495970">
        <w:t xml:space="preserve">Wood, L. E. (1997). Semi-structured interviewing for user-centered design. </w:t>
      </w:r>
      <w:r w:rsidRPr="00495970">
        <w:rPr>
          <w:i/>
          <w:iCs/>
        </w:rPr>
        <w:t>Interactions</w:t>
      </w:r>
      <w:r w:rsidRPr="00495970">
        <w:t xml:space="preserve">, </w:t>
      </w:r>
      <w:r w:rsidRPr="00495970">
        <w:rPr>
          <w:i/>
          <w:iCs/>
        </w:rPr>
        <w:t>4</w:t>
      </w:r>
      <w:r w:rsidRPr="00495970">
        <w:t>(2), 48–61. https://doi.org/10.1145/245129.245134</w:t>
      </w:r>
    </w:p>
    <w:p w14:paraId="44E5C6E4" w14:textId="775B42EF" w:rsidR="006227A2" w:rsidRPr="00390054" w:rsidRDefault="00ED4E45" w:rsidP="00B7308E">
      <w:pPr>
        <w:rPr>
          <w:lang w:val="sv-SE"/>
        </w:rPr>
      </w:pPr>
      <w:r w:rsidRPr="004560CB">
        <w:fldChar w:fldCharType="end"/>
      </w:r>
    </w:p>
    <w:sectPr w:rsidR="006227A2" w:rsidRPr="00390054" w:rsidSect="00316902">
      <w:headerReference w:type="default" r:id="rId34"/>
      <w:footerReference w:type="default" r:id="rId35"/>
      <w:headerReference w:type="first" r:id="rId36"/>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2" w:author="Olof Ingelsten" w:date="2023-05-10T21:35:00Z" w:initials="OI">
    <w:p w14:paraId="5553F2FC" w14:textId="77777777" w:rsidR="002F60B5" w:rsidRDefault="002F60B5" w:rsidP="00BB4714">
      <w:pPr>
        <w:jc w:val="left"/>
      </w:pPr>
      <w:r>
        <w:rPr>
          <w:rStyle w:val="CommentReference"/>
        </w:rPr>
        <w:annotationRef/>
      </w:r>
      <w:r>
        <w:rPr>
          <w:sz w:val="20"/>
          <w:szCs w:val="20"/>
        </w:rPr>
        <w:t>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53F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8C9F" w16cex:dateUtc="2023-05-10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53F2FC" w16cid:durableId="28068C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C654A" w14:textId="77777777" w:rsidR="009913C1" w:rsidRDefault="009913C1" w:rsidP="002E590C">
      <w:pPr>
        <w:spacing w:line="240" w:lineRule="auto"/>
      </w:pPr>
      <w:r>
        <w:separator/>
      </w:r>
    </w:p>
  </w:endnote>
  <w:endnote w:type="continuationSeparator" w:id="0">
    <w:p w14:paraId="680FF235" w14:textId="77777777" w:rsidR="009913C1" w:rsidRDefault="009913C1"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8C3C8" w14:textId="77777777" w:rsidR="009913C1" w:rsidRDefault="009913C1" w:rsidP="002E590C">
      <w:pPr>
        <w:spacing w:line="240" w:lineRule="auto"/>
      </w:pPr>
      <w:r>
        <w:separator/>
      </w:r>
    </w:p>
  </w:footnote>
  <w:footnote w:type="continuationSeparator" w:id="0">
    <w:p w14:paraId="03F3FB5E" w14:textId="77777777" w:rsidR="009913C1" w:rsidRDefault="009913C1"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3"/>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7EE"/>
    <w:rsid w:val="00002A72"/>
    <w:rsid w:val="00005228"/>
    <w:rsid w:val="00006404"/>
    <w:rsid w:val="00006413"/>
    <w:rsid w:val="00006B55"/>
    <w:rsid w:val="000078EC"/>
    <w:rsid w:val="00013067"/>
    <w:rsid w:val="00013702"/>
    <w:rsid w:val="0001539E"/>
    <w:rsid w:val="00015DFC"/>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61DE"/>
    <w:rsid w:val="00046457"/>
    <w:rsid w:val="00047EEE"/>
    <w:rsid w:val="000505AD"/>
    <w:rsid w:val="000505CE"/>
    <w:rsid w:val="000508B9"/>
    <w:rsid w:val="00050976"/>
    <w:rsid w:val="00051A7E"/>
    <w:rsid w:val="00051B52"/>
    <w:rsid w:val="000525DD"/>
    <w:rsid w:val="00054ABD"/>
    <w:rsid w:val="000554A7"/>
    <w:rsid w:val="000608E0"/>
    <w:rsid w:val="00060F42"/>
    <w:rsid w:val="0006274F"/>
    <w:rsid w:val="00062765"/>
    <w:rsid w:val="00062927"/>
    <w:rsid w:val="00063541"/>
    <w:rsid w:val="00063673"/>
    <w:rsid w:val="000640AE"/>
    <w:rsid w:val="0006592F"/>
    <w:rsid w:val="00065FE9"/>
    <w:rsid w:val="0006610F"/>
    <w:rsid w:val="00066168"/>
    <w:rsid w:val="00066C2F"/>
    <w:rsid w:val="00067380"/>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32D7"/>
    <w:rsid w:val="00083619"/>
    <w:rsid w:val="00084B8A"/>
    <w:rsid w:val="00085C9D"/>
    <w:rsid w:val="00086FB3"/>
    <w:rsid w:val="000870F1"/>
    <w:rsid w:val="00087C6A"/>
    <w:rsid w:val="00090916"/>
    <w:rsid w:val="00090FB2"/>
    <w:rsid w:val="000916B5"/>
    <w:rsid w:val="00091CAE"/>
    <w:rsid w:val="00092A97"/>
    <w:rsid w:val="00092AAB"/>
    <w:rsid w:val="00092DBC"/>
    <w:rsid w:val="00093184"/>
    <w:rsid w:val="00093849"/>
    <w:rsid w:val="000939C2"/>
    <w:rsid w:val="00093C9E"/>
    <w:rsid w:val="0009537F"/>
    <w:rsid w:val="00095540"/>
    <w:rsid w:val="000955E8"/>
    <w:rsid w:val="000960FF"/>
    <w:rsid w:val="000962A3"/>
    <w:rsid w:val="00096588"/>
    <w:rsid w:val="0009734E"/>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87C"/>
    <w:rsid w:val="000C206D"/>
    <w:rsid w:val="000C2F9F"/>
    <w:rsid w:val="000C3101"/>
    <w:rsid w:val="000C642A"/>
    <w:rsid w:val="000C6659"/>
    <w:rsid w:val="000C66E2"/>
    <w:rsid w:val="000C78B0"/>
    <w:rsid w:val="000C7EAA"/>
    <w:rsid w:val="000D0AA8"/>
    <w:rsid w:val="000D15AF"/>
    <w:rsid w:val="000D1E6E"/>
    <w:rsid w:val="000D29A5"/>
    <w:rsid w:val="000D2A46"/>
    <w:rsid w:val="000D3C3F"/>
    <w:rsid w:val="000D3CEA"/>
    <w:rsid w:val="000D4BCC"/>
    <w:rsid w:val="000D568D"/>
    <w:rsid w:val="000D5882"/>
    <w:rsid w:val="000D5C01"/>
    <w:rsid w:val="000E03C9"/>
    <w:rsid w:val="000E0435"/>
    <w:rsid w:val="000E0916"/>
    <w:rsid w:val="000E0DE2"/>
    <w:rsid w:val="000E1177"/>
    <w:rsid w:val="000E2ADC"/>
    <w:rsid w:val="000E2D8B"/>
    <w:rsid w:val="000E365B"/>
    <w:rsid w:val="000E44D2"/>
    <w:rsid w:val="000E58C5"/>
    <w:rsid w:val="000E5FF9"/>
    <w:rsid w:val="000E6008"/>
    <w:rsid w:val="000E65E7"/>
    <w:rsid w:val="000E7F19"/>
    <w:rsid w:val="000F0C9F"/>
    <w:rsid w:val="000F0D78"/>
    <w:rsid w:val="000F3346"/>
    <w:rsid w:val="000F3B6A"/>
    <w:rsid w:val="000F4B82"/>
    <w:rsid w:val="000F5B22"/>
    <w:rsid w:val="000F66BC"/>
    <w:rsid w:val="000F6887"/>
    <w:rsid w:val="000F6F10"/>
    <w:rsid w:val="000F6FC0"/>
    <w:rsid w:val="000F79CD"/>
    <w:rsid w:val="00100830"/>
    <w:rsid w:val="00100DF6"/>
    <w:rsid w:val="001016CE"/>
    <w:rsid w:val="00101C73"/>
    <w:rsid w:val="00101F15"/>
    <w:rsid w:val="00102768"/>
    <w:rsid w:val="001029C2"/>
    <w:rsid w:val="00102BB2"/>
    <w:rsid w:val="001032FE"/>
    <w:rsid w:val="001037B2"/>
    <w:rsid w:val="00104EA6"/>
    <w:rsid w:val="00105016"/>
    <w:rsid w:val="001064DD"/>
    <w:rsid w:val="00106850"/>
    <w:rsid w:val="001070FF"/>
    <w:rsid w:val="00107358"/>
    <w:rsid w:val="001074D4"/>
    <w:rsid w:val="00110EB7"/>
    <w:rsid w:val="001124EF"/>
    <w:rsid w:val="001138F2"/>
    <w:rsid w:val="001145F4"/>
    <w:rsid w:val="001165F3"/>
    <w:rsid w:val="00116E2C"/>
    <w:rsid w:val="00116ED7"/>
    <w:rsid w:val="0011795C"/>
    <w:rsid w:val="001202A5"/>
    <w:rsid w:val="001211A9"/>
    <w:rsid w:val="0012147A"/>
    <w:rsid w:val="0012179E"/>
    <w:rsid w:val="00121AB0"/>
    <w:rsid w:val="00122DCC"/>
    <w:rsid w:val="001238B2"/>
    <w:rsid w:val="00124131"/>
    <w:rsid w:val="0012510C"/>
    <w:rsid w:val="00125BC4"/>
    <w:rsid w:val="00125E45"/>
    <w:rsid w:val="001261AE"/>
    <w:rsid w:val="0012769B"/>
    <w:rsid w:val="00127AA2"/>
    <w:rsid w:val="00130221"/>
    <w:rsid w:val="0013118D"/>
    <w:rsid w:val="0013239C"/>
    <w:rsid w:val="001327FB"/>
    <w:rsid w:val="00132B4B"/>
    <w:rsid w:val="00132D6B"/>
    <w:rsid w:val="001331FF"/>
    <w:rsid w:val="0013369F"/>
    <w:rsid w:val="00133D6D"/>
    <w:rsid w:val="001353F1"/>
    <w:rsid w:val="00135E69"/>
    <w:rsid w:val="00135F57"/>
    <w:rsid w:val="0013614A"/>
    <w:rsid w:val="001372B2"/>
    <w:rsid w:val="001403FF"/>
    <w:rsid w:val="00140919"/>
    <w:rsid w:val="00140E96"/>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7767"/>
    <w:rsid w:val="00157AD0"/>
    <w:rsid w:val="00160A89"/>
    <w:rsid w:val="00160B2E"/>
    <w:rsid w:val="00161D9D"/>
    <w:rsid w:val="00162003"/>
    <w:rsid w:val="0016245C"/>
    <w:rsid w:val="001627EF"/>
    <w:rsid w:val="00163653"/>
    <w:rsid w:val="00163BEA"/>
    <w:rsid w:val="001650F6"/>
    <w:rsid w:val="00165DC0"/>
    <w:rsid w:val="00165F0D"/>
    <w:rsid w:val="00166F77"/>
    <w:rsid w:val="00167D8D"/>
    <w:rsid w:val="0017096F"/>
    <w:rsid w:val="00170DCF"/>
    <w:rsid w:val="001722E5"/>
    <w:rsid w:val="001724BE"/>
    <w:rsid w:val="001724BF"/>
    <w:rsid w:val="001732EB"/>
    <w:rsid w:val="00173FC7"/>
    <w:rsid w:val="0017467D"/>
    <w:rsid w:val="00174741"/>
    <w:rsid w:val="001747DD"/>
    <w:rsid w:val="00174988"/>
    <w:rsid w:val="00174A98"/>
    <w:rsid w:val="001751F4"/>
    <w:rsid w:val="00175533"/>
    <w:rsid w:val="001779A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62F"/>
    <w:rsid w:val="001916FF"/>
    <w:rsid w:val="00192491"/>
    <w:rsid w:val="00193967"/>
    <w:rsid w:val="00193DF4"/>
    <w:rsid w:val="00194295"/>
    <w:rsid w:val="001946EB"/>
    <w:rsid w:val="001947B1"/>
    <w:rsid w:val="00195E19"/>
    <w:rsid w:val="00195EDB"/>
    <w:rsid w:val="0019764E"/>
    <w:rsid w:val="00197F55"/>
    <w:rsid w:val="001A03EE"/>
    <w:rsid w:val="001A1817"/>
    <w:rsid w:val="001A25E4"/>
    <w:rsid w:val="001A2917"/>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1458"/>
    <w:rsid w:val="001C2948"/>
    <w:rsid w:val="001C308F"/>
    <w:rsid w:val="001C30D4"/>
    <w:rsid w:val="001C476E"/>
    <w:rsid w:val="001C4CA1"/>
    <w:rsid w:val="001C4DBB"/>
    <w:rsid w:val="001C5076"/>
    <w:rsid w:val="001C5525"/>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428"/>
    <w:rsid w:val="001F4834"/>
    <w:rsid w:val="001F49B5"/>
    <w:rsid w:val="001F4B5C"/>
    <w:rsid w:val="001F4DE9"/>
    <w:rsid w:val="001F5702"/>
    <w:rsid w:val="001F618F"/>
    <w:rsid w:val="001F6777"/>
    <w:rsid w:val="00200752"/>
    <w:rsid w:val="002012D6"/>
    <w:rsid w:val="00201BF7"/>
    <w:rsid w:val="0020201E"/>
    <w:rsid w:val="00203212"/>
    <w:rsid w:val="002046DA"/>
    <w:rsid w:val="00206B7A"/>
    <w:rsid w:val="002073BB"/>
    <w:rsid w:val="00207F72"/>
    <w:rsid w:val="00210DD6"/>
    <w:rsid w:val="00211FFC"/>
    <w:rsid w:val="00212418"/>
    <w:rsid w:val="0021326D"/>
    <w:rsid w:val="00213F64"/>
    <w:rsid w:val="002154AF"/>
    <w:rsid w:val="00216CBE"/>
    <w:rsid w:val="00216F2E"/>
    <w:rsid w:val="00217162"/>
    <w:rsid w:val="00217BAB"/>
    <w:rsid w:val="002201D7"/>
    <w:rsid w:val="002202AF"/>
    <w:rsid w:val="0022040E"/>
    <w:rsid w:val="00221AB5"/>
    <w:rsid w:val="0022217D"/>
    <w:rsid w:val="00222EA6"/>
    <w:rsid w:val="00222FFA"/>
    <w:rsid w:val="0022370A"/>
    <w:rsid w:val="00223E0E"/>
    <w:rsid w:val="00224B9E"/>
    <w:rsid w:val="00224CAA"/>
    <w:rsid w:val="002253C0"/>
    <w:rsid w:val="002253D5"/>
    <w:rsid w:val="00225478"/>
    <w:rsid w:val="002256FA"/>
    <w:rsid w:val="00226DD7"/>
    <w:rsid w:val="00226FED"/>
    <w:rsid w:val="00227B5F"/>
    <w:rsid w:val="00231A2B"/>
    <w:rsid w:val="0023508D"/>
    <w:rsid w:val="002353EA"/>
    <w:rsid w:val="00235B4A"/>
    <w:rsid w:val="00235DBD"/>
    <w:rsid w:val="002361BD"/>
    <w:rsid w:val="00236950"/>
    <w:rsid w:val="00240D21"/>
    <w:rsid w:val="00240DEA"/>
    <w:rsid w:val="00241802"/>
    <w:rsid w:val="00241D1F"/>
    <w:rsid w:val="0024269B"/>
    <w:rsid w:val="0024269F"/>
    <w:rsid w:val="0024306F"/>
    <w:rsid w:val="002430C3"/>
    <w:rsid w:val="00243FCD"/>
    <w:rsid w:val="002442E5"/>
    <w:rsid w:val="00246162"/>
    <w:rsid w:val="002471C4"/>
    <w:rsid w:val="002474AB"/>
    <w:rsid w:val="0024786A"/>
    <w:rsid w:val="00247D6F"/>
    <w:rsid w:val="00250067"/>
    <w:rsid w:val="002501D1"/>
    <w:rsid w:val="0025065D"/>
    <w:rsid w:val="002510E9"/>
    <w:rsid w:val="002516B3"/>
    <w:rsid w:val="002526F3"/>
    <w:rsid w:val="00253026"/>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21A"/>
    <w:rsid w:val="00267B20"/>
    <w:rsid w:val="00270ACE"/>
    <w:rsid w:val="00273D54"/>
    <w:rsid w:val="0027480C"/>
    <w:rsid w:val="00274DE2"/>
    <w:rsid w:val="00275161"/>
    <w:rsid w:val="002756A3"/>
    <w:rsid w:val="00276713"/>
    <w:rsid w:val="002774BD"/>
    <w:rsid w:val="00277711"/>
    <w:rsid w:val="002805B5"/>
    <w:rsid w:val="00281E52"/>
    <w:rsid w:val="00282851"/>
    <w:rsid w:val="00283622"/>
    <w:rsid w:val="002857A4"/>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EA3"/>
    <w:rsid w:val="00294458"/>
    <w:rsid w:val="002949F0"/>
    <w:rsid w:val="00295EBC"/>
    <w:rsid w:val="00296279"/>
    <w:rsid w:val="00296DCF"/>
    <w:rsid w:val="00296E30"/>
    <w:rsid w:val="002979A5"/>
    <w:rsid w:val="002A0FBB"/>
    <w:rsid w:val="002A15B1"/>
    <w:rsid w:val="002A224A"/>
    <w:rsid w:val="002A3219"/>
    <w:rsid w:val="002A37DA"/>
    <w:rsid w:val="002A3BFE"/>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6BF"/>
    <w:rsid w:val="002D1730"/>
    <w:rsid w:val="002D1A4B"/>
    <w:rsid w:val="002D2EFB"/>
    <w:rsid w:val="002D3026"/>
    <w:rsid w:val="002D3889"/>
    <w:rsid w:val="002D3D4E"/>
    <w:rsid w:val="002D49AC"/>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EE"/>
    <w:rsid w:val="002F1737"/>
    <w:rsid w:val="002F1C90"/>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F8D"/>
    <w:rsid w:val="0031115C"/>
    <w:rsid w:val="00311FB7"/>
    <w:rsid w:val="00312179"/>
    <w:rsid w:val="003122E6"/>
    <w:rsid w:val="00313644"/>
    <w:rsid w:val="0031371F"/>
    <w:rsid w:val="00313A1E"/>
    <w:rsid w:val="0031416B"/>
    <w:rsid w:val="003142AC"/>
    <w:rsid w:val="00314A36"/>
    <w:rsid w:val="00315032"/>
    <w:rsid w:val="003150D7"/>
    <w:rsid w:val="00315523"/>
    <w:rsid w:val="0031598F"/>
    <w:rsid w:val="003159AB"/>
    <w:rsid w:val="00315D94"/>
    <w:rsid w:val="00316902"/>
    <w:rsid w:val="00317042"/>
    <w:rsid w:val="003201C5"/>
    <w:rsid w:val="00320A29"/>
    <w:rsid w:val="0032313B"/>
    <w:rsid w:val="00324B79"/>
    <w:rsid w:val="00324D49"/>
    <w:rsid w:val="0033261A"/>
    <w:rsid w:val="00332A26"/>
    <w:rsid w:val="0033321B"/>
    <w:rsid w:val="003338B8"/>
    <w:rsid w:val="00334588"/>
    <w:rsid w:val="00334792"/>
    <w:rsid w:val="00334BC6"/>
    <w:rsid w:val="003357B2"/>
    <w:rsid w:val="00337E99"/>
    <w:rsid w:val="00340B90"/>
    <w:rsid w:val="00342000"/>
    <w:rsid w:val="00342334"/>
    <w:rsid w:val="003432EF"/>
    <w:rsid w:val="003443FD"/>
    <w:rsid w:val="00344B94"/>
    <w:rsid w:val="0034584E"/>
    <w:rsid w:val="00345A43"/>
    <w:rsid w:val="00346E6E"/>
    <w:rsid w:val="003472DA"/>
    <w:rsid w:val="00350EDA"/>
    <w:rsid w:val="00351153"/>
    <w:rsid w:val="0035189F"/>
    <w:rsid w:val="003526B7"/>
    <w:rsid w:val="00352A8E"/>
    <w:rsid w:val="0035417A"/>
    <w:rsid w:val="00354F12"/>
    <w:rsid w:val="00355BF6"/>
    <w:rsid w:val="00355F48"/>
    <w:rsid w:val="003610AB"/>
    <w:rsid w:val="00363ABC"/>
    <w:rsid w:val="00363FD2"/>
    <w:rsid w:val="003649F8"/>
    <w:rsid w:val="00364FE6"/>
    <w:rsid w:val="00365157"/>
    <w:rsid w:val="003659C7"/>
    <w:rsid w:val="0036612C"/>
    <w:rsid w:val="00370484"/>
    <w:rsid w:val="003707C8"/>
    <w:rsid w:val="003707DF"/>
    <w:rsid w:val="0037118C"/>
    <w:rsid w:val="0037130F"/>
    <w:rsid w:val="0037133B"/>
    <w:rsid w:val="00371B2A"/>
    <w:rsid w:val="00371DC9"/>
    <w:rsid w:val="00371F73"/>
    <w:rsid w:val="0037279E"/>
    <w:rsid w:val="00372C84"/>
    <w:rsid w:val="00372EAA"/>
    <w:rsid w:val="0037322A"/>
    <w:rsid w:val="003737B4"/>
    <w:rsid w:val="00373A1E"/>
    <w:rsid w:val="00373DF3"/>
    <w:rsid w:val="00373F83"/>
    <w:rsid w:val="00374B16"/>
    <w:rsid w:val="00374FB4"/>
    <w:rsid w:val="00375AD2"/>
    <w:rsid w:val="00375D2E"/>
    <w:rsid w:val="00376219"/>
    <w:rsid w:val="00380202"/>
    <w:rsid w:val="003808FE"/>
    <w:rsid w:val="00380E19"/>
    <w:rsid w:val="00381914"/>
    <w:rsid w:val="0038284F"/>
    <w:rsid w:val="00384A86"/>
    <w:rsid w:val="00385157"/>
    <w:rsid w:val="00387699"/>
    <w:rsid w:val="00390054"/>
    <w:rsid w:val="003905BA"/>
    <w:rsid w:val="00390A86"/>
    <w:rsid w:val="003935AE"/>
    <w:rsid w:val="0039511E"/>
    <w:rsid w:val="003956C7"/>
    <w:rsid w:val="00396F70"/>
    <w:rsid w:val="003A06F6"/>
    <w:rsid w:val="003A09F1"/>
    <w:rsid w:val="003A0B36"/>
    <w:rsid w:val="003A2640"/>
    <w:rsid w:val="003A2E54"/>
    <w:rsid w:val="003A4AE0"/>
    <w:rsid w:val="003A5C10"/>
    <w:rsid w:val="003A6322"/>
    <w:rsid w:val="003A6580"/>
    <w:rsid w:val="003A78C3"/>
    <w:rsid w:val="003A79BB"/>
    <w:rsid w:val="003A7B98"/>
    <w:rsid w:val="003A7BE4"/>
    <w:rsid w:val="003B0C0C"/>
    <w:rsid w:val="003B1899"/>
    <w:rsid w:val="003B2622"/>
    <w:rsid w:val="003B4483"/>
    <w:rsid w:val="003B5869"/>
    <w:rsid w:val="003B5BFA"/>
    <w:rsid w:val="003B5D5B"/>
    <w:rsid w:val="003B6103"/>
    <w:rsid w:val="003B6407"/>
    <w:rsid w:val="003B6E58"/>
    <w:rsid w:val="003B7CD8"/>
    <w:rsid w:val="003B7CFC"/>
    <w:rsid w:val="003C11CE"/>
    <w:rsid w:val="003C2973"/>
    <w:rsid w:val="003C3114"/>
    <w:rsid w:val="003C3271"/>
    <w:rsid w:val="003C3729"/>
    <w:rsid w:val="003C4556"/>
    <w:rsid w:val="003C55F9"/>
    <w:rsid w:val="003C6300"/>
    <w:rsid w:val="003D0A97"/>
    <w:rsid w:val="003D0BB0"/>
    <w:rsid w:val="003D1184"/>
    <w:rsid w:val="003D128F"/>
    <w:rsid w:val="003D4A23"/>
    <w:rsid w:val="003D4A51"/>
    <w:rsid w:val="003D601D"/>
    <w:rsid w:val="003D709C"/>
    <w:rsid w:val="003D7258"/>
    <w:rsid w:val="003D7914"/>
    <w:rsid w:val="003D7927"/>
    <w:rsid w:val="003E0D31"/>
    <w:rsid w:val="003E16FA"/>
    <w:rsid w:val="003E214E"/>
    <w:rsid w:val="003E3928"/>
    <w:rsid w:val="003E4AE7"/>
    <w:rsid w:val="003E4BDC"/>
    <w:rsid w:val="003E6CEB"/>
    <w:rsid w:val="003F0831"/>
    <w:rsid w:val="003F0C74"/>
    <w:rsid w:val="003F0E2C"/>
    <w:rsid w:val="003F0E34"/>
    <w:rsid w:val="003F1286"/>
    <w:rsid w:val="003F23F1"/>
    <w:rsid w:val="003F3169"/>
    <w:rsid w:val="003F31EA"/>
    <w:rsid w:val="003F47BD"/>
    <w:rsid w:val="003F4AA2"/>
    <w:rsid w:val="003F4DFF"/>
    <w:rsid w:val="003F4EE7"/>
    <w:rsid w:val="003F628D"/>
    <w:rsid w:val="003F6570"/>
    <w:rsid w:val="003F696D"/>
    <w:rsid w:val="003F7CBE"/>
    <w:rsid w:val="003F7EDE"/>
    <w:rsid w:val="00400B25"/>
    <w:rsid w:val="0040124E"/>
    <w:rsid w:val="00402768"/>
    <w:rsid w:val="00402A17"/>
    <w:rsid w:val="004033B4"/>
    <w:rsid w:val="0040392F"/>
    <w:rsid w:val="00405542"/>
    <w:rsid w:val="00405EC2"/>
    <w:rsid w:val="00406AB3"/>
    <w:rsid w:val="00406BD2"/>
    <w:rsid w:val="00407496"/>
    <w:rsid w:val="00407689"/>
    <w:rsid w:val="0040770E"/>
    <w:rsid w:val="00411199"/>
    <w:rsid w:val="004112CE"/>
    <w:rsid w:val="0041142D"/>
    <w:rsid w:val="004115FD"/>
    <w:rsid w:val="0041218D"/>
    <w:rsid w:val="00413B9D"/>
    <w:rsid w:val="00416F0C"/>
    <w:rsid w:val="004172B2"/>
    <w:rsid w:val="004173E0"/>
    <w:rsid w:val="004207B0"/>
    <w:rsid w:val="0042165B"/>
    <w:rsid w:val="0042431F"/>
    <w:rsid w:val="004249D2"/>
    <w:rsid w:val="00425476"/>
    <w:rsid w:val="00425D7B"/>
    <w:rsid w:val="00426C1F"/>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60CB"/>
    <w:rsid w:val="00456AF0"/>
    <w:rsid w:val="00456BEC"/>
    <w:rsid w:val="00460130"/>
    <w:rsid w:val="00461426"/>
    <w:rsid w:val="004617C9"/>
    <w:rsid w:val="0046219A"/>
    <w:rsid w:val="00462F57"/>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5D0"/>
    <w:rsid w:val="00492862"/>
    <w:rsid w:val="0049312E"/>
    <w:rsid w:val="00494369"/>
    <w:rsid w:val="00495970"/>
    <w:rsid w:val="00496410"/>
    <w:rsid w:val="00496BD8"/>
    <w:rsid w:val="00496ED1"/>
    <w:rsid w:val="004974F9"/>
    <w:rsid w:val="0049772E"/>
    <w:rsid w:val="004A0CC3"/>
    <w:rsid w:val="004A168C"/>
    <w:rsid w:val="004A294A"/>
    <w:rsid w:val="004A3E94"/>
    <w:rsid w:val="004A4A9D"/>
    <w:rsid w:val="004A595C"/>
    <w:rsid w:val="004A5B65"/>
    <w:rsid w:val="004A6293"/>
    <w:rsid w:val="004A6563"/>
    <w:rsid w:val="004A6E71"/>
    <w:rsid w:val="004A73BF"/>
    <w:rsid w:val="004A75B8"/>
    <w:rsid w:val="004B05D7"/>
    <w:rsid w:val="004B0778"/>
    <w:rsid w:val="004B0C13"/>
    <w:rsid w:val="004B1FC8"/>
    <w:rsid w:val="004B24DD"/>
    <w:rsid w:val="004B2890"/>
    <w:rsid w:val="004B39DF"/>
    <w:rsid w:val="004B3D05"/>
    <w:rsid w:val="004B4B2D"/>
    <w:rsid w:val="004B69C5"/>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254C"/>
    <w:rsid w:val="004D3FF8"/>
    <w:rsid w:val="004D571D"/>
    <w:rsid w:val="004D5BB2"/>
    <w:rsid w:val="004D6057"/>
    <w:rsid w:val="004D7921"/>
    <w:rsid w:val="004E13B1"/>
    <w:rsid w:val="004E1B5E"/>
    <w:rsid w:val="004E2B25"/>
    <w:rsid w:val="004E352B"/>
    <w:rsid w:val="004E3DF0"/>
    <w:rsid w:val="004E4540"/>
    <w:rsid w:val="004E4F35"/>
    <w:rsid w:val="004E4F70"/>
    <w:rsid w:val="004E5F25"/>
    <w:rsid w:val="004E62DA"/>
    <w:rsid w:val="004E6745"/>
    <w:rsid w:val="004E6AF7"/>
    <w:rsid w:val="004E6B11"/>
    <w:rsid w:val="004E6B2D"/>
    <w:rsid w:val="004E7DD9"/>
    <w:rsid w:val="004F1299"/>
    <w:rsid w:val="004F12D6"/>
    <w:rsid w:val="004F20C9"/>
    <w:rsid w:val="004F28FE"/>
    <w:rsid w:val="004F29D1"/>
    <w:rsid w:val="004F2AF1"/>
    <w:rsid w:val="004F2B32"/>
    <w:rsid w:val="004F3246"/>
    <w:rsid w:val="004F3D2E"/>
    <w:rsid w:val="004F3D4C"/>
    <w:rsid w:val="004F4EBB"/>
    <w:rsid w:val="004F637B"/>
    <w:rsid w:val="004F7C84"/>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D4B"/>
    <w:rsid w:val="00524DC0"/>
    <w:rsid w:val="0052582A"/>
    <w:rsid w:val="00525CDE"/>
    <w:rsid w:val="00526E77"/>
    <w:rsid w:val="005275BF"/>
    <w:rsid w:val="005278B3"/>
    <w:rsid w:val="00527956"/>
    <w:rsid w:val="00527B20"/>
    <w:rsid w:val="005305B4"/>
    <w:rsid w:val="00530A64"/>
    <w:rsid w:val="0053136F"/>
    <w:rsid w:val="00531380"/>
    <w:rsid w:val="00531AB3"/>
    <w:rsid w:val="00532456"/>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5F2E"/>
    <w:rsid w:val="00547269"/>
    <w:rsid w:val="00547334"/>
    <w:rsid w:val="005477CD"/>
    <w:rsid w:val="00547A87"/>
    <w:rsid w:val="00550F2C"/>
    <w:rsid w:val="00551B0C"/>
    <w:rsid w:val="00552639"/>
    <w:rsid w:val="00552E22"/>
    <w:rsid w:val="00552FF8"/>
    <w:rsid w:val="00553753"/>
    <w:rsid w:val="00553C3B"/>
    <w:rsid w:val="00553F68"/>
    <w:rsid w:val="00554A77"/>
    <w:rsid w:val="00554BC1"/>
    <w:rsid w:val="00554E5F"/>
    <w:rsid w:val="0055586E"/>
    <w:rsid w:val="00555B6D"/>
    <w:rsid w:val="00556A92"/>
    <w:rsid w:val="00556F63"/>
    <w:rsid w:val="00556FA8"/>
    <w:rsid w:val="0055739F"/>
    <w:rsid w:val="00557463"/>
    <w:rsid w:val="005576DC"/>
    <w:rsid w:val="00557D8E"/>
    <w:rsid w:val="005607B7"/>
    <w:rsid w:val="005613A0"/>
    <w:rsid w:val="00561A2B"/>
    <w:rsid w:val="00562338"/>
    <w:rsid w:val="00563949"/>
    <w:rsid w:val="00563A95"/>
    <w:rsid w:val="00563B22"/>
    <w:rsid w:val="005642D1"/>
    <w:rsid w:val="00564BC9"/>
    <w:rsid w:val="00565A1B"/>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F08"/>
    <w:rsid w:val="00577FB5"/>
    <w:rsid w:val="005805CE"/>
    <w:rsid w:val="00581B29"/>
    <w:rsid w:val="0058222F"/>
    <w:rsid w:val="00582826"/>
    <w:rsid w:val="0058344A"/>
    <w:rsid w:val="00583B7D"/>
    <w:rsid w:val="00584A8B"/>
    <w:rsid w:val="00585642"/>
    <w:rsid w:val="00585D40"/>
    <w:rsid w:val="005869F4"/>
    <w:rsid w:val="00590A22"/>
    <w:rsid w:val="00590A6C"/>
    <w:rsid w:val="0059114B"/>
    <w:rsid w:val="00591B6C"/>
    <w:rsid w:val="00591D81"/>
    <w:rsid w:val="005921AD"/>
    <w:rsid w:val="005927AB"/>
    <w:rsid w:val="00592DC6"/>
    <w:rsid w:val="00592DF2"/>
    <w:rsid w:val="005931AF"/>
    <w:rsid w:val="00595BDD"/>
    <w:rsid w:val="00597806"/>
    <w:rsid w:val="00597B7B"/>
    <w:rsid w:val="00597E9F"/>
    <w:rsid w:val="005A0328"/>
    <w:rsid w:val="005A136D"/>
    <w:rsid w:val="005A1F85"/>
    <w:rsid w:val="005A313D"/>
    <w:rsid w:val="005A3693"/>
    <w:rsid w:val="005A43A5"/>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6098"/>
    <w:rsid w:val="005B6708"/>
    <w:rsid w:val="005B6EBC"/>
    <w:rsid w:val="005B7F6D"/>
    <w:rsid w:val="005C044A"/>
    <w:rsid w:val="005C04DD"/>
    <w:rsid w:val="005C07D6"/>
    <w:rsid w:val="005C0D21"/>
    <w:rsid w:val="005C17CE"/>
    <w:rsid w:val="005C1E0E"/>
    <w:rsid w:val="005C295B"/>
    <w:rsid w:val="005C419C"/>
    <w:rsid w:val="005C4454"/>
    <w:rsid w:val="005C5595"/>
    <w:rsid w:val="005C5806"/>
    <w:rsid w:val="005C5926"/>
    <w:rsid w:val="005C5E86"/>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10FD3"/>
    <w:rsid w:val="00612FDC"/>
    <w:rsid w:val="0061498D"/>
    <w:rsid w:val="006154FC"/>
    <w:rsid w:val="006172C3"/>
    <w:rsid w:val="00620B46"/>
    <w:rsid w:val="00621E13"/>
    <w:rsid w:val="006227A2"/>
    <w:rsid w:val="00622C1F"/>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183"/>
    <w:rsid w:val="006364D9"/>
    <w:rsid w:val="00640D57"/>
    <w:rsid w:val="00640E43"/>
    <w:rsid w:val="00640FB5"/>
    <w:rsid w:val="006417E5"/>
    <w:rsid w:val="0064381A"/>
    <w:rsid w:val="006440C0"/>
    <w:rsid w:val="006441F9"/>
    <w:rsid w:val="00644550"/>
    <w:rsid w:val="00645067"/>
    <w:rsid w:val="00645236"/>
    <w:rsid w:val="0064570A"/>
    <w:rsid w:val="006462E4"/>
    <w:rsid w:val="00646DBF"/>
    <w:rsid w:val="006477FD"/>
    <w:rsid w:val="00650DD5"/>
    <w:rsid w:val="00651F2C"/>
    <w:rsid w:val="00651F7F"/>
    <w:rsid w:val="006528D9"/>
    <w:rsid w:val="0065465C"/>
    <w:rsid w:val="0065492D"/>
    <w:rsid w:val="00655121"/>
    <w:rsid w:val="00656C8A"/>
    <w:rsid w:val="00657218"/>
    <w:rsid w:val="00657C1E"/>
    <w:rsid w:val="00657E82"/>
    <w:rsid w:val="006623F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209E"/>
    <w:rsid w:val="00682613"/>
    <w:rsid w:val="0068270A"/>
    <w:rsid w:val="0068328A"/>
    <w:rsid w:val="006841B6"/>
    <w:rsid w:val="00684D3E"/>
    <w:rsid w:val="00685419"/>
    <w:rsid w:val="0068693A"/>
    <w:rsid w:val="00686A0F"/>
    <w:rsid w:val="00687049"/>
    <w:rsid w:val="006871F5"/>
    <w:rsid w:val="00687B72"/>
    <w:rsid w:val="00690673"/>
    <w:rsid w:val="00691A59"/>
    <w:rsid w:val="00691B01"/>
    <w:rsid w:val="0069234A"/>
    <w:rsid w:val="006925F9"/>
    <w:rsid w:val="00693AC9"/>
    <w:rsid w:val="00695312"/>
    <w:rsid w:val="00695617"/>
    <w:rsid w:val="00695DEF"/>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1B3"/>
    <w:rsid w:val="006D033D"/>
    <w:rsid w:val="006D1D12"/>
    <w:rsid w:val="006D21CA"/>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CFE"/>
    <w:rsid w:val="006F375C"/>
    <w:rsid w:val="006F396B"/>
    <w:rsid w:val="006F43D1"/>
    <w:rsid w:val="006F47C1"/>
    <w:rsid w:val="006F47EA"/>
    <w:rsid w:val="006F48F4"/>
    <w:rsid w:val="006F4EFD"/>
    <w:rsid w:val="006F4FA1"/>
    <w:rsid w:val="006F54F3"/>
    <w:rsid w:val="006F57C5"/>
    <w:rsid w:val="006F5E7A"/>
    <w:rsid w:val="006F60A5"/>
    <w:rsid w:val="006F699E"/>
    <w:rsid w:val="00702247"/>
    <w:rsid w:val="00704693"/>
    <w:rsid w:val="007063D1"/>
    <w:rsid w:val="0070673B"/>
    <w:rsid w:val="00706F32"/>
    <w:rsid w:val="007071F1"/>
    <w:rsid w:val="00707284"/>
    <w:rsid w:val="007101E7"/>
    <w:rsid w:val="00710D52"/>
    <w:rsid w:val="00710E77"/>
    <w:rsid w:val="00710F53"/>
    <w:rsid w:val="00711211"/>
    <w:rsid w:val="007113AF"/>
    <w:rsid w:val="007128C3"/>
    <w:rsid w:val="00715209"/>
    <w:rsid w:val="00715DCE"/>
    <w:rsid w:val="00715ED8"/>
    <w:rsid w:val="0071603A"/>
    <w:rsid w:val="00716881"/>
    <w:rsid w:val="007168A0"/>
    <w:rsid w:val="00717A16"/>
    <w:rsid w:val="0072096D"/>
    <w:rsid w:val="00721537"/>
    <w:rsid w:val="00721791"/>
    <w:rsid w:val="00721A0F"/>
    <w:rsid w:val="00722CC0"/>
    <w:rsid w:val="00723F70"/>
    <w:rsid w:val="007240BD"/>
    <w:rsid w:val="00726485"/>
    <w:rsid w:val="00726BD9"/>
    <w:rsid w:val="00727145"/>
    <w:rsid w:val="00727A46"/>
    <w:rsid w:val="00730154"/>
    <w:rsid w:val="007303D4"/>
    <w:rsid w:val="007304EE"/>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31F"/>
    <w:rsid w:val="007424B3"/>
    <w:rsid w:val="00742978"/>
    <w:rsid w:val="00742E8B"/>
    <w:rsid w:val="00743B1F"/>
    <w:rsid w:val="00743F2C"/>
    <w:rsid w:val="007443B7"/>
    <w:rsid w:val="007446AB"/>
    <w:rsid w:val="00744CDF"/>
    <w:rsid w:val="00745D5F"/>
    <w:rsid w:val="007476D0"/>
    <w:rsid w:val="00747EFE"/>
    <w:rsid w:val="0075005A"/>
    <w:rsid w:val="0075009A"/>
    <w:rsid w:val="00750EB0"/>
    <w:rsid w:val="00751CBE"/>
    <w:rsid w:val="0075376C"/>
    <w:rsid w:val="00754D91"/>
    <w:rsid w:val="00754F5E"/>
    <w:rsid w:val="00755259"/>
    <w:rsid w:val="00755C08"/>
    <w:rsid w:val="00756B74"/>
    <w:rsid w:val="00756FD1"/>
    <w:rsid w:val="007572D1"/>
    <w:rsid w:val="00757C5F"/>
    <w:rsid w:val="00757ED4"/>
    <w:rsid w:val="00757F14"/>
    <w:rsid w:val="00760B40"/>
    <w:rsid w:val="00762204"/>
    <w:rsid w:val="00763D77"/>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C45"/>
    <w:rsid w:val="007A186F"/>
    <w:rsid w:val="007A1BBB"/>
    <w:rsid w:val="007A2221"/>
    <w:rsid w:val="007A2307"/>
    <w:rsid w:val="007A2A0D"/>
    <w:rsid w:val="007A2FA2"/>
    <w:rsid w:val="007A328D"/>
    <w:rsid w:val="007A3B66"/>
    <w:rsid w:val="007A3B86"/>
    <w:rsid w:val="007A3C4D"/>
    <w:rsid w:val="007A3E43"/>
    <w:rsid w:val="007A4CDA"/>
    <w:rsid w:val="007A7746"/>
    <w:rsid w:val="007B084A"/>
    <w:rsid w:val="007B2F3F"/>
    <w:rsid w:val="007B3D0B"/>
    <w:rsid w:val="007B43D2"/>
    <w:rsid w:val="007B48DA"/>
    <w:rsid w:val="007B5113"/>
    <w:rsid w:val="007B56BB"/>
    <w:rsid w:val="007B5CA7"/>
    <w:rsid w:val="007B62A9"/>
    <w:rsid w:val="007B678F"/>
    <w:rsid w:val="007B687D"/>
    <w:rsid w:val="007B6D47"/>
    <w:rsid w:val="007C2E95"/>
    <w:rsid w:val="007C4FC4"/>
    <w:rsid w:val="007C5B32"/>
    <w:rsid w:val="007C639B"/>
    <w:rsid w:val="007C69E4"/>
    <w:rsid w:val="007C733B"/>
    <w:rsid w:val="007C74A1"/>
    <w:rsid w:val="007C757C"/>
    <w:rsid w:val="007D02D1"/>
    <w:rsid w:val="007D0B37"/>
    <w:rsid w:val="007D0CBC"/>
    <w:rsid w:val="007D29FD"/>
    <w:rsid w:val="007D2E1C"/>
    <w:rsid w:val="007D472A"/>
    <w:rsid w:val="007D4887"/>
    <w:rsid w:val="007D5B99"/>
    <w:rsid w:val="007D5D69"/>
    <w:rsid w:val="007D600A"/>
    <w:rsid w:val="007D64B3"/>
    <w:rsid w:val="007D677C"/>
    <w:rsid w:val="007D6C11"/>
    <w:rsid w:val="007D6CD3"/>
    <w:rsid w:val="007E0345"/>
    <w:rsid w:val="007E082F"/>
    <w:rsid w:val="007E1DBF"/>
    <w:rsid w:val="007E2784"/>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159"/>
    <w:rsid w:val="007F56C9"/>
    <w:rsid w:val="007F67D4"/>
    <w:rsid w:val="007F6826"/>
    <w:rsid w:val="007F74CC"/>
    <w:rsid w:val="007F7DAD"/>
    <w:rsid w:val="0080009E"/>
    <w:rsid w:val="00800AC4"/>
    <w:rsid w:val="00801713"/>
    <w:rsid w:val="0080203C"/>
    <w:rsid w:val="0080210C"/>
    <w:rsid w:val="008023DD"/>
    <w:rsid w:val="008030F2"/>
    <w:rsid w:val="0080344A"/>
    <w:rsid w:val="0080460F"/>
    <w:rsid w:val="008063ED"/>
    <w:rsid w:val="00806DE8"/>
    <w:rsid w:val="00807AAA"/>
    <w:rsid w:val="00807D23"/>
    <w:rsid w:val="008108E0"/>
    <w:rsid w:val="00810A24"/>
    <w:rsid w:val="00810B65"/>
    <w:rsid w:val="008117AB"/>
    <w:rsid w:val="00811F04"/>
    <w:rsid w:val="0081238C"/>
    <w:rsid w:val="00813A26"/>
    <w:rsid w:val="00814C20"/>
    <w:rsid w:val="0081590A"/>
    <w:rsid w:val="00815A65"/>
    <w:rsid w:val="00815AAE"/>
    <w:rsid w:val="00815CC2"/>
    <w:rsid w:val="00816323"/>
    <w:rsid w:val="00820A0A"/>
    <w:rsid w:val="00821044"/>
    <w:rsid w:val="00823416"/>
    <w:rsid w:val="008236D1"/>
    <w:rsid w:val="00823D1C"/>
    <w:rsid w:val="00823D4B"/>
    <w:rsid w:val="008249B9"/>
    <w:rsid w:val="00826185"/>
    <w:rsid w:val="00827533"/>
    <w:rsid w:val="00827B27"/>
    <w:rsid w:val="008300A5"/>
    <w:rsid w:val="00830822"/>
    <w:rsid w:val="00830851"/>
    <w:rsid w:val="00830910"/>
    <w:rsid w:val="00830A54"/>
    <w:rsid w:val="00832B15"/>
    <w:rsid w:val="008340A0"/>
    <w:rsid w:val="0083448D"/>
    <w:rsid w:val="008352D8"/>
    <w:rsid w:val="008360A0"/>
    <w:rsid w:val="00837AA4"/>
    <w:rsid w:val="00840CBE"/>
    <w:rsid w:val="00842732"/>
    <w:rsid w:val="00842A7C"/>
    <w:rsid w:val="00842AF1"/>
    <w:rsid w:val="008436A1"/>
    <w:rsid w:val="008438C0"/>
    <w:rsid w:val="00843F50"/>
    <w:rsid w:val="0084400D"/>
    <w:rsid w:val="008441C1"/>
    <w:rsid w:val="0084449A"/>
    <w:rsid w:val="00845047"/>
    <w:rsid w:val="0084508C"/>
    <w:rsid w:val="0084536B"/>
    <w:rsid w:val="00845889"/>
    <w:rsid w:val="00846ED2"/>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B70"/>
    <w:rsid w:val="00865D5D"/>
    <w:rsid w:val="0086728A"/>
    <w:rsid w:val="0086732D"/>
    <w:rsid w:val="008673EF"/>
    <w:rsid w:val="00867B90"/>
    <w:rsid w:val="00870FCE"/>
    <w:rsid w:val="008715C7"/>
    <w:rsid w:val="0087252A"/>
    <w:rsid w:val="00872547"/>
    <w:rsid w:val="00872D5E"/>
    <w:rsid w:val="00872F19"/>
    <w:rsid w:val="00873843"/>
    <w:rsid w:val="00873FE2"/>
    <w:rsid w:val="0087475A"/>
    <w:rsid w:val="00874F38"/>
    <w:rsid w:val="008750A8"/>
    <w:rsid w:val="0087769D"/>
    <w:rsid w:val="00877759"/>
    <w:rsid w:val="00877A9D"/>
    <w:rsid w:val="00877AA1"/>
    <w:rsid w:val="00877BD6"/>
    <w:rsid w:val="00880C0B"/>
    <w:rsid w:val="00881074"/>
    <w:rsid w:val="008815FB"/>
    <w:rsid w:val="00884517"/>
    <w:rsid w:val="00884725"/>
    <w:rsid w:val="00884F0E"/>
    <w:rsid w:val="00885768"/>
    <w:rsid w:val="008879C9"/>
    <w:rsid w:val="00890909"/>
    <w:rsid w:val="00890E80"/>
    <w:rsid w:val="00891149"/>
    <w:rsid w:val="00892553"/>
    <w:rsid w:val="0089300D"/>
    <w:rsid w:val="0089479B"/>
    <w:rsid w:val="00895039"/>
    <w:rsid w:val="008962DA"/>
    <w:rsid w:val="0089645F"/>
    <w:rsid w:val="00896568"/>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EEB"/>
    <w:rsid w:val="008B1FBE"/>
    <w:rsid w:val="008B66CB"/>
    <w:rsid w:val="008B7693"/>
    <w:rsid w:val="008C0C89"/>
    <w:rsid w:val="008C205A"/>
    <w:rsid w:val="008C2C99"/>
    <w:rsid w:val="008C3D2D"/>
    <w:rsid w:val="008C4927"/>
    <w:rsid w:val="008C57F8"/>
    <w:rsid w:val="008C62EB"/>
    <w:rsid w:val="008D0077"/>
    <w:rsid w:val="008D09D9"/>
    <w:rsid w:val="008D0C20"/>
    <w:rsid w:val="008D0DB4"/>
    <w:rsid w:val="008D0F6B"/>
    <w:rsid w:val="008D1030"/>
    <w:rsid w:val="008D11E7"/>
    <w:rsid w:val="008D1D93"/>
    <w:rsid w:val="008D2045"/>
    <w:rsid w:val="008D2434"/>
    <w:rsid w:val="008D27AD"/>
    <w:rsid w:val="008D3106"/>
    <w:rsid w:val="008D4ABD"/>
    <w:rsid w:val="008D63B4"/>
    <w:rsid w:val="008D659A"/>
    <w:rsid w:val="008D74A6"/>
    <w:rsid w:val="008E00E2"/>
    <w:rsid w:val="008E3531"/>
    <w:rsid w:val="008E35DD"/>
    <w:rsid w:val="008E39A8"/>
    <w:rsid w:val="008E3C8F"/>
    <w:rsid w:val="008E3FB6"/>
    <w:rsid w:val="008E469D"/>
    <w:rsid w:val="008E542A"/>
    <w:rsid w:val="008E5D2B"/>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22B5"/>
    <w:rsid w:val="00902592"/>
    <w:rsid w:val="00903CCB"/>
    <w:rsid w:val="00903CFF"/>
    <w:rsid w:val="00905A24"/>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EAE"/>
    <w:rsid w:val="00924348"/>
    <w:rsid w:val="00924559"/>
    <w:rsid w:val="0092469F"/>
    <w:rsid w:val="0092473A"/>
    <w:rsid w:val="00924980"/>
    <w:rsid w:val="0092560C"/>
    <w:rsid w:val="00926E88"/>
    <w:rsid w:val="00927653"/>
    <w:rsid w:val="0092792C"/>
    <w:rsid w:val="00927C68"/>
    <w:rsid w:val="009305CC"/>
    <w:rsid w:val="00933E35"/>
    <w:rsid w:val="00933E6D"/>
    <w:rsid w:val="009340E0"/>
    <w:rsid w:val="009348E9"/>
    <w:rsid w:val="00934DDC"/>
    <w:rsid w:val="009351EC"/>
    <w:rsid w:val="0093661B"/>
    <w:rsid w:val="00936760"/>
    <w:rsid w:val="0093734D"/>
    <w:rsid w:val="00937DE3"/>
    <w:rsid w:val="00940084"/>
    <w:rsid w:val="009400BF"/>
    <w:rsid w:val="0094037D"/>
    <w:rsid w:val="00940661"/>
    <w:rsid w:val="009408B4"/>
    <w:rsid w:val="00940D11"/>
    <w:rsid w:val="009420D8"/>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3EA9"/>
    <w:rsid w:val="009545A2"/>
    <w:rsid w:val="00954910"/>
    <w:rsid w:val="00954914"/>
    <w:rsid w:val="0095569F"/>
    <w:rsid w:val="00956726"/>
    <w:rsid w:val="009568D2"/>
    <w:rsid w:val="009602B6"/>
    <w:rsid w:val="0096191B"/>
    <w:rsid w:val="00961E7A"/>
    <w:rsid w:val="009641C4"/>
    <w:rsid w:val="009647D3"/>
    <w:rsid w:val="0096495A"/>
    <w:rsid w:val="009652E5"/>
    <w:rsid w:val="00966135"/>
    <w:rsid w:val="009664B7"/>
    <w:rsid w:val="0096759F"/>
    <w:rsid w:val="0096763A"/>
    <w:rsid w:val="009676B8"/>
    <w:rsid w:val="00967775"/>
    <w:rsid w:val="00970C2B"/>
    <w:rsid w:val="00971BA5"/>
    <w:rsid w:val="009724DF"/>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A4"/>
    <w:rsid w:val="009902E9"/>
    <w:rsid w:val="009913C1"/>
    <w:rsid w:val="0099141E"/>
    <w:rsid w:val="00991F2D"/>
    <w:rsid w:val="00992564"/>
    <w:rsid w:val="00992C7D"/>
    <w:rsid w:val="00994268"/>
    <w:rsid w:val="009949B8"/>
    <w:rsid w:val="00994F05"/>
    <w:rsid w:val="00995152"/>
    <w:rsid w:val="0099732E"/>
    <w:rsid w:val="00997717"/>
    <w:rsid w:val="00997DEB"/>
    <w:rsid w:val="009A03CF"/>
    <w:rsid w:val="009A23B2"/>
    <w:rsid w:val="009A3383"/>
    <w:rsid w:val="009A3C6F"/>
    <w:rsid w:val="009A4496"/>
    <w:rsid w:val="009A57F8"/>
    <w:rsid w:val="009A582B"/>
    <w:rsid w:val="009A5858"/>
    <w:rsid w:val="009A6214"/>
    <w:rsid w:val="009B0D28"/>
    <w:rsid w:val="009B1267"/>
    <w:rsid w:val="009B2394"/>
    <w:rsid w:val="009B2BA4"/>
    <w:rsid w:val="009B2C81"/>
    <w:rsid w:val="009B37FF"/>
    <w:rsid w:val="009B41E7"/>
    <w:rsid w:val="009B478F"/>
    <w:rsid w:val="009B572B"/>
    <w:rsid w:val="009B5A7A"/>
    <w:rsid w:val="009B689F"/>
    <w:rsid w:val="009B702E"/>
    <w:rsid w:val="009C0BB3"/>
    <w:rsid w:val="009C0C39"/>
    <w:rsid w:val="009C1AF3"/>
    <w:rsid w:val="009C2086"/>
    <w:rsid w:val="009C2EEB"/>
    <w:rsid w:val="009C3449"/>
    <w:rsid w:val="009C39A9"/>
    <w:rsid w:val="009C5A74"/>
    <w:rsid w:val="009C6193"/>
    <w:rsid w:val="009C746A"/>
    <w:rsid w:val="009D0865"/>
    <w:rsid w:val="009D0B37"/>
    <w:rsid w:val="009D2D61"/>
    <w:rsid w:val="009D322F"/>
    <w:rsid w:val="009D34B9"/>
    <w:rsid w:val="009D35EF"/>
    <w:rsid w:val="009D5259"/>
    <w:rsid w:val="009D5C86"/>
    <w:rsid w:val="009D68E6"/>
    <w:rsid w:val="009D6BF2"/>
    <w:rsid w:val="009D727C"/>
    <w:rsid w:val="009D75B1"/>
    <w:rsid w:val="009D75F3"/>
    <w:rsid w:val="009E0BF6"/>
    <w:rsid w:val="009E28D2"/>
    <w:rsid w:val="009E3B0C"/>
    <w:rsid w:val="009E3E0B"/>
    <w:rsid w:val="009E4DA7"/>
    <w:rsid w:val="009E51B1"/>
    <w:rsid w:val="009E6523"/>
    <w:rsid w:val="009E73C7"/>
    <w:rsid w:val="009F000E"/>
    <w:rsid w:val="009F2F9F"/>
    <w:rsid w:val="009F315F"/>
    <w:rsid w:val="009F41E9"/>
    <w:rsid w:val="009F4353"/>
    <w:rsid w:val="009F490D"/>
    <w:rsid w:val="009F4AC1"/>
    <w:rsid w:val="009F60F9"/>
    <w:rsid w:val="009F6352"/>
    <w:rsid w:val="009F6FF7"/>
    <w:rsid w:val="009F7ECC"/>
    <w:rsid w:val="009F7F08"/>
    <w:rsid w:val="00A0067D"/>
    <w:rsid w:val="00A0157C"/>
    <w:rsid w:val="00A0530D"/>
    <w:rsid w:val="00A06E68"/>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70E0"/>
    <w:rsid w:val="00A17AD2"/>
    <w:rsid w:val="00A17D49"/>
    <w:rsid w:val="00A201EE"/>
    <w:rsid w:val="00A208B8"/>
    <w:rsid w:val="00A20A8A"/>
    <w:rsid w:val="00A20EF5"/>
    <w:rsid w:val="00A21225"/>
    <w:rsid w:val="00A215C3"/>
    <w:rsid w:val="00A223D9"/>
    <w:rsid w:val="00A22D90"/>
    <w:rsid w:val="00A23FC4"/>
    <w:rsid w:val="00A24BF6"/>
    <w:rsid w:val="00A24EEF"/>
    <w:rsid w:val="00A25036"/>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3E7"/>
    <w:rsid w:val="00A379A2"/>
    <w:rsid w:val="00A37A06"/>
    <w:rsid w:val="00A410AA"/>
    <w:rsid w:val="00A4117F"/>
    <w:rsid w:val="00A41396"/>
    <w:rsid w:val="00A41659"/>
    <w:rsid w:val="00A41D1C"/>
    <w:rsid w:val="00A41FB6"/>
    <w:rsid w:val="00A428BA"/>
    <w:rsid w:val="00A43F8A"/>
    <w:rsid w:val="00A4548A"/>
    <w:rsid w:val="00A46F8B"/>
    <w:rsid w:val="00A50A59"/>
    <w:rsid w:val="00A51F90"/>
    <w:rsid w:val="00A5283F"/>
    <w:rsid w:val="00A52B4E"/>
    <w:rsid w:val="00A52FF1"/>
    <w:rsid w:val="00A53D20"/>
    <w:rsid w:val="00A53F11"/>
    <w:rsid w:val="00A53FD9"/>
    <w:rsid w:val="00A54595"/>
    <w:rsid w:val="00A55802"/>
    <w:rsid w:val="00A55A33"/>
    <w:rsid w:val="00A62147"/>
    <w:rsid w:val="00A625B1"/>
    <w:rsid w:val="00A6266B"/>
    <w:rsid w:val="00A62A8F"/>
    <w:rsid w:val="00A62EDA"/>
    <w:rsid w:val="00A635C8"/>
    <w:rsid w:val="00A63CB7"/>
    <w:rsid w:val="00A660B3"/>
    <w:rsid w:val="00A661C3"/>
    <w:rsid w:val="00A670EE"/>
    <w:rsid w:val="00A675D0"/>
    <w:rsid w:val="00A677DF"/>
    <w:rsid w:val="00A700C0"/>
    <w:rsid w:val="00A70115"/>
    <w:rsid w:val="00A70652"/>
    <w:rsid w:val="00A70B7F"/>
    <w:rsid w:val="00A71BC3"/>
    <w:rsid w:val="00A73FEA"/>
    <w:rsid w:val="00A74214"/>
    <w:rsid w:val="00A75645"/>
    <w:rsid w:val="00A75FE3"/>
    <w:rsid w:val="00A76B4B"/>
    <w:rsid w:val="00A77074"/>
    <w:rsid w:val="00A77320"/>
    <w:rsid w:val="00A775D0"/>
    <w:rsid w:val="00A81245"/>
    <w:rsid w:val="00A820B6"/>
    <w:rsid w:val="00A825EC"/>
    <w:rsid w:val="00A827E6"/>
    <w:rsid w:val="00A83986"/>
    <w:rsid w:val="00A83C43"/>
    <w:rsid w:val="00A84ADD"/>
    <w:rsid w:val="00A84EBE"/>
    <w:rsid w:val="00A87667"/>
    <w:rsid w:val="00A90258"/>
    <w:rsid w:val="00A908F9"/>
    <w:rsid w:val="00A90E80"/>
    <w:rsid w:val="00A91026"/>
    <w:rsid w:val="00A9115A"/>
    <w:rsid w:val="00A924C1"/>
    <w:rsid w:val="00A92704"/>
    <w:rsid w:val="00A93031"/>
    <w:rsid w:val="00A936AA"/>
    <w:rsid w:val="00A9769D"/>
    <w:rsid w:val="00A976A4"/>
    <w:rsid w:val="00A9771D"/>
    <w:rsid w:val="00A97C35"/>
    <w:rsid w:val="00A97E44"/>
    <w:rsid w:val="00AA1D40"/>
    <w:rsid w:val="00AA2084"/>
    <w:rsid w:val="00AA24E7"/>
    <w:rsid w:val="00AA3B8A"/>
    <w:rsid w:val="00AA5A7B"/>
    <w:rsid w:val="00AA5E18"/>
    <w:rsid w:val="00AA5FC9"/>
    <w:rsid w:val="00AA609C"/>
    <w:rsid w:val="00AA6680"/>
    <w:rsid w:val="00AA683C"/>
    <w:rsid w:val="00AA6D32"/>
    <w:rsid w:val="00AB0283"/>
    <w:rsid w:val="00AB04AC"/>
    <w:rsid w:val="00AB0913"/>
    <w:rsid w:val="00AB0DD5"/>
    <w:rsid w:val="00AB0F9A"/>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D4F"/>
    <w:rsid w:val="00AC491C"/>
    <w:rsid w:val="00AC49FC"/>
    <w:rsid w:val="00AC53EF"/>
    <w:rsid w:val="00AC576A"/>
    <w:rsid w:val="00AC59AB"/>
    <w:rsid w:val="00AC73C2"/>
    <w:rsid w:val="00AD07D9"/>
    <w:rsid w:val="00AD188B"/>
    <w:rsid w:val="00AD2095"/>
    <w:rsid w:val="00AD24E3"/>
    <w:rsid w:val="00AD266D"/>
    <w:rsid w:val="00AD2BFD"/>
    <w:rsid w:val="00AD2C90"/>
    <w:rsid w:val="00AD30C7"/>
    <w:rsid w:val="00AD35E1"/>
    <w:rsid w:val="00AD417F"/>
    <w:rsid w:val="00AD4AB8"/>
    <w:rsid w:val="00AD4C9F"/>
    <w:rsid w:val="00AD5163"/>
    <w:rsid w:val="00AD58EA"/>
    <w:rsid w:val="00AD5F1D"/>
    <w:rsid w:val="00AD6364"/>
    <w:rsid w:val="00AD740D"/>
    <w:rsid w:val="00AD77A6"/>
    <w:rsid w:val="00AD7BFC"/>
    <w:rsid w:val="00AE0D81"/>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2F1"/>
    <w:rsid w:val="00AF25F1"/>
    <w:rsid w:val="00AF266B"/>
    <w:rsid w:val="00AF28E6"/>
    <w:rsid w:val="00AF30DC"/>
    <w:rsid w:val="00AF325A"/>
    <w:rsid w:val="00AF455E"/>
    <w:rsid w:val="00AF4D40"/>
    <w:rsid w:val="00AF514F"/>
    <w:rsid w:val="00AF6D43"/>
    <w:rsid w:val="00AF6D47"/>
    <w:rsid w:val="00AF6FB9"/>
    <w:rsid w:val="00AF7737"/>
    <w:rsid w:val="00AF7920"/>
    <w:rsid w:val="00B00925"/>
    <w:rsid w:val="00B00B67"/>
    <w:rsid w:val="00B024F5"/>
    <w:rsid w:val="00B03C52"/>
    <w:rsid w:val="00B03E6D"/>
    <w:rsid w:val="00B0534C"/>
    <w:rsid w:val="00B053D4"/>
    <w:rsid w:val="00B055B1"/>
    <w:rsid w:val="00B05F31"/>
    <w:rsid w:val="00B067BF"/>
    <w:rsid w:val="00B07405"/>
    <w:rsid w:val="00B07C63"/>
    <w:rsid w:val="00B1024B"/>
    <w:rsid w:val="00B1089E"/>
    <w:rsid w:val="00B11654"/>
    <w:rsid w:val="00B12078"/>
    <w:rsid w:val="00B12235"/>
    <w:rsid w:val="00B127E7"/>
    <w:rsid w:val="00B1298C"/>
    <w:rsid w:val="00B12E27"/>
    <w:rsid w:val="00B13AC6"/>
    <w:rsid w:val="00B13D1D"/>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1A8F"/>
    <w:rsid w:val="00B31E62"/>
    <w:rsid w:val="00B32F66"/>
    <w:rsid w:val="00B33A06"/>
    <w:rsid w:val="00B33CFF"/>
    <w:rsid w:val="00B346C5"/>
    <w:rsid w:val="00B37806"/>
    <w:rsid w:val="00B404A2"/>
    <w:rsid w:val="00B40A9E"/>
    <w:rsid w:val="00B428F7"/>
    <w:rsid w:val="00B42FDE"/>
    <w:rsid w:val="00B45C03"/>
    <w:rsid w:val="00B46743"/>
    <w:rsid w:val="00B46C5D"/>
    <w:rsid w:val="00B4756C"/>
    <w:rsid w:val="00B510A7"/>
    <w:rsid w:val="00B5113E"/>
    <w:rsid w:val="00B51953"/>
    <w:rsid w:val="00B51BE1"/>
    <w:rsid w:val="00B52FCC"/>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B43"/>
    <w:rsid w:val="00B74DD8"/>
    <w:rsid w:val="00B75B5C"/>
    <w:rsid w:val="00B75EF9"/>
    <w:rsid w:val="00B76541"/>
    <w:rsid w:val="00B76702"/>
    <w:rsid w:val="00B7713D"/>
    <w:rsid w:val="00B7753F"/>
    <w:rsid w:val="00B778E9"/>
    <w:rsid w:val="00B77BFA"/>
    <w:rsid w:val="00B80347"/>
    <w:rsid w:val="00B8233D"/>
    <w:rsid w:val="00B83199"/>
    <w:rsid w:val="00B83521"/>
    <w:rsid w:val="00B83D7C"/>
    <w:rsid w:val="00B84362"/>
    <w:rsid w:val="00B852F0"/>
    <w:rsid w:val="00B85457"/>
    <w:rsid w:val="00B85853"/>
    <w:rsid w:val="00B86131"/>
    <w:rsid w:val="00B86812"/>
    <w:rsid w:val="00B876EC"/>
    <w:rsid w:val="00B907CB"/>
    <w:rsid w:val="00B907E6"/>
    <w:rsid w:val="00B91029"/>
    <w:rsid w:val="00B9224B"/>
    <w:rsid w:val="00B92272"/>
    <w:rsid w:val="00B9269F"/>
    <w:rsid w:val="00B92724"/>
    <w:rsid w:val="00B93A49"/>
    <w:rsid w:val="00B941F2"/>
    <w:rsid w:val="00B94430"/>
    <w:rsid w:val="00B948BC"/>
    <w:rsid w:val="00B9530D"/>
    <w:rsid w:val="00B96166"/>
    <w:rsid w:val="00B96448"/>
    <w:rsid w:val="00B96C17"/>
    <w:rsid w:val="00B979E4"/>
    <w:rsid w:val="00B97CE6"/>
    <w:rsid w:val="00BA06F5"/>
    <w:rsid w:val="00BA28CE"/>
    <w:rsid w:val="00BA2DB1"/>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1640"/>
    <w:rsid w:val="00BB2CB8"/>
    <w:rsid w:val="00BB3498"/>
    <w:rsid w:val="00BB3EA1"/>
    <w:rsid w:val="00BB45A4"/>
    <w:rsid w:val="00BB5C99"/>
    <w:rsid w:val="00BB6E71"/>
    <w:rsid w:val="00BB7142"/>
    <w:rsid w:val="00BC16BB"/>
    <w:rsid w:val="00BC21BC"/>
    <w:rsid w:val="00BC21CE"/>
    <w:rsid w:val="00BC22C2"/>
    <w:rsid w:val="00BC36E5"/>
    <w:rsid w:val="00BC3B7A"/>
    <w:rsid w:val="00BC460B"/>
    <w:rsid w:val="00BC54A6"/>
    <w:rsid w:val="00BC567A"/>
    <w:rsid w:val="00BC5A83"/>
    <w:rsid w:val="00BC6BB7"/>
    <w:rsid w:val="00BC6DA5"/>
    <w:rsid w:val="00BC7EF0"/>
    <w:rsid w:val="00BD0180"/>
    <w:rsid w:val="00BD0539"/>
    <w:rsid w:val="00BD0B29"/>
    <w:rsid w:val="00BD0C6C"/>
    <w:rsid w:val="00BD1791"/>
    <w:rsid w:val="00BD1E79"/>
    <w:rsid w:val="00BD2741"/>
    <w:rsid w:val="00BD2871"/>
    <w:rsid w:val="00BD2ADE"/>
    <w:rsid w:val="00BD3120"/>
    <w:rsid w:val="00BD381E"/>
    <w:rsid w:val="00BD4076"/>
    <w:rsid w:val="00BD4B5E"/>
    <w:rsid w:val="00BD4F12"/>
    <w:rsid w:val="00BD7497"/>
    <w:rsid w:val="00BD7C77"/>
    <w:rsid w:val="00BD7FFD"/>
    <w:rsid w:val="00BE00F8"/>
    <w:rsid w:val="00BE0666"/>
    <w:rsid w:val="00BE15F8"/>
    <w:rsid w:val="00BE46CD"/>
    <w:rsid w:val="00BE4B59"/>
    <w:rsid w:val="00BE4BCA"/>
    <w:rsid w:val="00BE6FDD"/>
    <w:rsid w:val="00BE737B"/>
    <w:rsid w:val="00BE73F1"/>
    <w:rsid w:val="00BE7C00"/>
    <w:rsid w:val="00BE7F4F"/>
    <w:rsid w:val="00BE7FB9"/>
    <w:rsid w:val="00BF0461"/>
    <w:rsid w:val="00BF1171"/>
    <w:rsid w:val="00BF1998"/>
    <w:rsid w:val="00BF2F83"/>
    <w:rsid w:val="00BF37FE"/>
    <w:rsid w:val="00BF3E61"/>
    <w:rsid w:val="00BF43A0"/>
    <w:rsid w:val="00BF500C"/>
    <w:rsid w:val="00BF5662"/>
    <w:rsid w:val="00BF6C88"/>
    <w:rsid w:val="00C00063"/>
    <w:rsid w:val="00C016A5"/>
    <w:rsid w:val="00C01D43"/>
    <w:rsid w:val="00C0258E"/>
    <w:rsid w:val="00C02D8D"/>
    <w:rsid w:val="00C02EB9"/>
    <w:rsid w:val="00C0335F"/>
    <w:rsid w:val="00C04CDE"/>
    <w:rsid w:val="00C058E8"/>
    <w:rsid w:val="00C06854"/>
    <w:rsid w:val="00C10B5E"/>
    <w:rsid w:val="00C11649"/>
    <w:rsid w:val="00C11E61"/>
    <w:rsid w:val="00C13523"/>
    <w:rsid w:val="00C13EE9"/>
    <w:rsid w:val="00C140B2"/>
    <w:rsid w:val="00C14A09"/>
    <w:rsid w:val="00C17309"/>
    <w:rsid w:val="00C17FF8"/>
    <w:rsid w:val="00C205FA"/>
    <w:rsid w:val="00C20744"/>
    <w:rsid w:val="00C20A2E"/>
    <w:rsid w:val="00C22356"/>
    <w:rsid w:val="00C22BB6"/>
    <w:rsid w:val="00C22FE8"/>
    <w:rsid w:val="00C2306B"/>
    <w:rsid w:val="00C23A2E"/>
    <w:rsid w:val="00C240BD"/>
    <w:rsid w:val="00C2441A"/>
    <w:rsid w:val="00C24904"/>
    <w:rsid w:val="00C250F7"/>
    <w:rsid w:val="00C25396"/>
    <w:rsid w:val="00C27233"/>
    <w:rsid w:val="00C307F7"/>
    <w:rsid w:val="00C308FF"/>
    <w:rsid w:val="00C30D8D"/>
    <w:rsid w:val="00C315FE"/>
    <w:rsid w:val="00C326F0"/>
    <w:rsid w:val="00C32D5C"/>
    <w:rsid w:val="00C3472D"/>
    <w:rsid w:val="00C34C74"/>
    <w:rsid w:val="00C362BE"/>
    <w:rsid w:val="00C3655B"/>
    <w:rsid w:val="00C36EAA"/>
    <w:rsid w:val="00C37E29"/>
    <w:rsid w:val="00C4026A"/>
    <w:rsid w:val="00C4102B"/>
    <w:rsid w:val="00C410DF"/>
    <w:rsid w:val="00C413AE"/>
    <w:rsid w:val="00C413F8"/>
    <w:rsid w:val="00C4143E"/>
    <w:rsid w:val="00C41CA4"/>
    <w:rsid w:val="00C41CA8"/>
    <w:rsid w:val="00C41FF9"/>
    <w:rsid w:val="00C42C63"/>
    <w:rsid w:val="00C43694"/>
    <w:rsid w:val="00C437CD"/>
    <w:rsid w:val="00C44548"/>
    <w:rsid w:val="00C44FCE"/>
    <w:rsid w:val="00C46414"/>
    <w:rsid w:val="00C47153"/>
    <w:rsid w:val="00C479D4"/>
    <w:rsid w:val="00C50C1C"/>
    <w:rsid w:val="00C50EA3"/>
    <w:rsid w:val="00C50F92"/>
    <w:rsid w:val="00C511B4"/>
    <w:rsid w:val="00C5397D"/>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82"/>
    <w:rsid w:val="00C77DDB"/>
    <w:rsid w:val="00C80112"/>
    <w:rsid w:val="00C80983"/>
    <w:rsid w:val="00C81417"/>
    <w:rsid w:val="00C84EA3"/>
    <w:rsid w:val="00C854A5"/>
    <w:rsid w:val="00C85BD6"/>
    <w:rsid w:val="00C86DA5"/>
    <w:rsid w:val="00C874FD"/>
    <w:rsid w:val="00C875C6"/>
    <w:rsid w:val="00C879AF"/>
    <w:rsid w:val="00C90608"/>
    <w:rsid w:val="00C909FD"/>
    <w:rsid w:val="00C90C34"/>
    <w:rsid w:val="00C916FB"/>
    <w:rsid w:val="00C9195A"/>
    <w:rsid w:val="00C91CEB"/>
    <w:rsid w:val="00C92570"/>
    <w:rsid w:val="00C925CE"/>
    <w:rsid w:val="00C928E1"/>
    <w:rsid w:val="00C93806"/>
    <w:rsid w:val="00C95573"/>
    <w:rsid w:val="00C95581"/>
    <w:rsid w:val="00C9649A"/>
    <w:rsid w:val="00C97573"/>
    <w:rsid w:val="00CA0686"/>
    <w:rsid w:val="00CA1626"/>
    <w:rsid w:val="00CA1DD1"/>
    <w:rsid w:val="00CA2EA4"/>
    <w:rsid w:val="00CA44A3"/>
    <w:rsid w:val="00CA4E54"/>
    <w:rsid w:val="00CA52B6"/>
    <w:rsid w:val="00CA722C"/>
    <w:rsid w:val="00CB00A1"/>
    <w:rsid w:val="00CB03B7"/>
    <w:rsid w:val="00CB0429"/>
    <w:rsid w:val="00CB06A7"/>
    <w:rsid w:val="00CB1015"/>
    <w:rsid w:val="00CB1A14"/>
    <w:rsid w:val="00CB2248"/>
    <w:rsid w:val="00CB2507"/>
    <w:rsid w:val="00CB33DB"/>
    <w:rsid w:val="00CB7209"/>
    <w:rsid w:val="00CB7532"/>
    <w:rsid w:val="00CC0FE8"/>
    <w:rsid w:val="00CC1B13"/>
    <w:rsid w:val="00CC2CF6"/>
    <w:rsid w:val="00CC2DB1"/>
    <w:rsid w:val="00CC385D"/>
    <w:rsid w:val="00CC39F2"/>
    <w:rsid w:val="00CC3F61"/>
    <w:rsid w:val="00CC46EC"/>
    <w:rsid w:val="00CC5430"/>
    <w:rsid w:val="00CC5635"/>
    <w:rsid w:val="00CC5A67"/>
    <w:rsid w:val="00CC768F"/>
    <w:rsid w:val="00CC7899"/>
    <w:rsid w:val="00CC7CD9"/>
    <w:rsid w:val="00CD0709"/>
    <w:rsid w:val="00CD0C19"/>
    <w:rsid w:val="00CD0E11"/>
    <w:rsid w:val="00CD3117"/>
    <w:rsid w:val="00CD3890"/>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62A5"/>
    <w:rsid w:val="00D16910"/>
    <w:rsid w:val="00D20266"/>
    <w:rsid w:val="00D20B4D"/>
    <w:rsid w:val="00D21395"/>
    <w:rsid w:val="00D2158E"/>
    <w:rsid w:val="00D21875"/>
    <w:rsid w:val="00D238DD"/>
    <w:rsid w:val="00D2477B"/>
    <w:rsid w:val="00D248C5"/>
    <w:rsid w:val="00D25140"/>
    <w:rsid w:val="00D25D5A"/>
    <w:rsid w:val="00D25E95"/>
    <w:rsid w:val="00D2628C"/>
    <w:rsid w:val="00D2711C"/>
    <w:rsid w:val="00D27A6B"/>
    <w:rsid w:val="00D27D90"/>
    <w:rsid w:val="00D30BB7"/>
    <w:rsid w:val="00D319F9"/>
    <w:rsid w:val="00D31C47"/>
    <w:rsid w:val="00D31E1B"/>
    <w:rsid w:val="00D3271D"/>
    <w:rsid w:val="00D329A9"/>
    <w:rsid w:val="00D33BFE"/>
    <w:rsid w:val="00D3423E"/>
    <w:rsid w:val="00D35BAA"/>
    <w:rsid w:val="00D371F6"/>
    <w:rsid w:val="00D37BA7"/>
    <w:rsid w:val="00D413D1"/>
    <w:rsid w:val="00D42945"/>
    <w:rsid w:val="00D42AAA"/>
    <w:rsid w:val="00D42DA2"/>
    <w:rsid w:val="00D42F3E"/>
    <w:rsid w:val="00D43DEB"/>
    <w:rsid w:val="00D44157"/>
    <w:rsid w:val="00D448ED"/>
    <w:rsid w:val="00D44EB5"/>
    <w:rsid w:val="00D4567A"/>
    <w:rsid w:val="00D45BB4"/>
    <w:rsid w:val="00D45C3F"/>
    <w:rsid w:val="00D4722B"/>
    <w:rsid w:val="00D47E06"/>
    <w:rsid w:val="00D50906"/>
    <w:rsid w:val="00D50F50"/>
    <w:rsid w:val="00D514D5"/>
    <w:rsid w:val="00D51ED9"/>
    <w:rsid w:val="00D51EEA"/>
    <w:rsid w:val="00D542D5"/>
    <w:rsid w:val="00D54CFE"/>
    <w:rsid w:val="00D550AD"/>
    <w:rsid w:val="00D5532B"/>
    <w:rsid w:val="00D5708C"/>
    <w:rsid w:val="00D573C5"/>
    <w:rsid w:val="00D5779F"/>
    <w:rsid w:val="00D6063B"/>
    <w:rsid w:val="00D6069E"/>
    <w:rsid w:val="00D6185F"/>
    <w:rsid w:val="00D62A07"/>
    <w:rsid w:val="00D63A7B"/>
    <w:rsid w:val="00D64506"/>
    <w:rsid w:val="00D64BE9"/>
    <w:rsid w:val="00D64D7B"/>
    <w:rsid w:val="00D656FF"/>
    <w:rsid w:val="00D65D5C"/>
    <w:rsid w:val="00D65FC3"/>
    <w:rsid w:val="00D668AD"/>
    <w:rsid w:val="00D66A19"/>
    <w:rsid w:val="00D66A25"/>
    <w:rsid w:val="00D66C7D"/>
    <w:rsid w:val="00D703ED"/>
    <w:rsid w:val="00D708C6"/>
    <w:rsid w:val="00D71ED7"/>
    <w:rsid w:val="00D728B8"/>
    <w:rsid w:val="00D729B8"/>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31E6"/>
    <w:rsid w:val="00D84042"/>
    <w:rsid w:val="00D8408E"/>
    <w:rsid w:val="00D857F1"/>
    <w:rsid w:val="00D864A2"/>
    <w:rsid w:val="00D864BF"/>
    <w:rsid w:val="00D86715"/>
    <w:rsid w:val="00D87155"/>
    <w:rsid w:val="00D8734F"/>
    <w:rsid w:val="00D91274"/>
    <w:rsid w:val="00D91C5E"/>
    <w:rsid w:val="00D929C4"/>
    <w:rsid w:val="00D92CD3"/>
    <w:rsid w:val="00D94DC3"/>
    <w:rsid w:val="00D9520A"/>
    <w:rsid w:val="00D95257"/>
    <w:rsid w:val="00D96929"/>
    <w:rsid w:val="00D96F3C"/>
    <w:rsid w:val="00D97929"/>
    <w:rsid w:val="00DA089E"/>
    <w:rsid w:val="00DA0C2D"/>
    <w:rsid w:val="00DA2CEB"/>
    <w:rsid w:val="00DA2EA8"/>
    <w:rsid w:val="00DA2EC2"/>
    <w:rsid w:val="00DA3ACD"/>
    <w:rsid w:val="00DA487A"/>
    <w:rsid w:val="00DA536C"/>
    <w:rsid w:val="00DA57AE"/>
    <w:rsid w:val="00DA5D35"/>
    <w:rsid w:val="00DA65A3"/>
    <w:rsid w:val="00DA6D90"/>
    <w:rsid w:val="00DB0FCA"/>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1636"/>
    <w:rsid w:val="00DC1BA3"/>
    <w:rsid w:val="00DC22B3"/>
    <w:rsid w:val="00DC245B"/>
    <w:rsid w:val="00DC26D3"/>
    <w:rsid w:val="00DC2E91"/>
    <w:rsid w:val="00DC3110"/>
    <w:rsid w:val="00DC33FD"/>
    <w:rsid w:val="00DC5F79"/>
    <w:rsid w:val="00DC7DCD"/>
    <w:rsid w:val="00DD0D0B"/>
    <w:rsid w:val="00DD2405"/>
    <w:rsid w:val="00DD4B9E"/>
    <w:rsid w:val="00DD68A9"/>
    <w:rsid w:val="00DD7212"/>
    <w:rsid w:val="00DD7456"/>
    <w:rsid w:val="00DD77A1"/>
    <w:rsid w:val="00DE0D09"/>
    <w:rsid w:val="00DE0EA6"/>
    <w:rsid w:val="00DE2A07"/>
    <w:rsid w:val="00DE3A0F"/>
    <w:rsid w:val="00DE3BAE"/>
    <w:rsid w:val="00DE3C7C"/>
    <w:rsid w:val="00DE3FE3"/>
    <w:rsid w:val="00DE4BD9"/>
    <w:rsid w:val="00DE53F1"/>
    <w:rsid w:val="00DE7433"/>
    <w:rsid w:val="00DE7A41"/>
    <w:rsid w:val="00DE7FA1"/>
    <w:rsid w:val="00DF0F3A"/>
    <w:rsid w:val="00DF123D"/>
    <w:rsid w:val="00DF3468"/>
    <w:rsid w:val="00DF3530"/>
    <w:rsid w:val="00DF3905"/>
    <w:rsid w:val="00DF44A4"/>
    <w:rsid w:val="00DF4659"/>
    <w:rsid w:val="00DF4DC6"/>
    <w:rsid w:val="00DF55C0"/>
    <w:rsid w:val="00DF5D2B"/>
    <w:rsid w:val="00DF5FA3"/>
    <w:rsid w:val="00DF5FC8"/>
    <w:rsid w:val="00DF706B"/>
    <w:rsid w:val="00E0069E"/>
    <w:rsid w:val="00E010EA"/>
    <w:rsid w:val="00E01AD5"/>
    <w:rsid w:val="00E030B0"/>
    <w:rsid w:val="00E04451"/>
    <w:rsid w:val="00E04E14"/>
    <w:rsid w:val="00E04FC3"/>
    <w:rsid w:val="00E055C0"/>
    <w:rsid w:val="00E05D68"/>
    <w:rsid w:val="00E06C36"/>
    <w:rsid w:val="00E07310"/>
    <w:rsid w:val="00E07AC8"/>
    <w:rsid w:val="00E112EB"/>
    <w:rsid w:val="00E132A4"/>
    <w:rsid w:val="00E145D1"/>
    <w:rsid w:val="00E17851"/>
    <w:rsid w:val="00E17C98"/>
    <w:rsid w:val="00E2041F"/>
    <w:rsid w:val="00E20745"/>
    <w:rsid w:val="00E20A7B"/>
    <w:rsid w:val="00E214A1"/>
    <w:rsid w:val="00E21904"/>
    <w:rsid w:val="00E21C44"/>
    <w:rsid w:val="00E22CE9"/>
    <w:rsid w:val="00E236B8"/>
    <w:rsid w:val="00E23B30"/>
    <w:rsid w:val="00E267C4"/>
    <w:rsid w:val="00E26A1C"/>
    <w:rsid w:val="00E26D98"/>
    <w:rsid w:val="00E27F4C"/>
    <w:rsid w:val="00E300DB"/>
    <w:rsid w:val="00E30F9E"/>
    <w:rsid w:val="00E31826"/>
    <w:rsid w:val="00E318B0"/>
    <w:rsid w:val="00E31B46"/>
    <w:rsid w:val="00E326E8"/>
    <w:rsid w:val="00E327AC"/>
    <w:rsid w:val="00E32C11"/>
    <w:rsid w:val="00E33222"/>
    <w:rsid w:val="00E33C1E"/>
    <w:rsid w:val="00E33F2B"/>
    <w:rsid w:val="00E35436"/>
    <w:rsid w:val="00E36218"/>
    <w:rsid w:val="00E37050"/>
    <w:rsid w:val="00E3720F"/>
    <w:rsid w:val="00E37A81"/>
    <w:rsid w:val="00E37AFA"/>
    <w:rsid w:val="00E41464"/>
    <w:rsid w:val="00E41F97"/>
    <w:rsid w:val="00E42115"/>
    <w:rsid w:val="00E438DF"/>
    <w:rsid w:val="00E43C92"/>
    <w:rsid w:val="00E449D3"/>
    <w:rsid w:val="00E459B5"/>
    <w:rsid w:val="00E46CF8"/>
    <w:rsid w:val="00E502CF"/>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B96"/>
    <w:rsid w:val="00E651CD"/>
    <w:rsid w:val="00E67384"/>
    <w:rsid w:val="00E67424"/>
    <w:rsid w:val="00E677B9"/>
    <w:rsid w:val="00E70E8A"/>
    <w:rsid w:val="00E70FCD"/>
    <w:rsid w:val="00E718BD"/>
    <w:rsid w:val="00E71FD7"/>
    <w:rsid w:val="00E72B8A"/>
    <w:rsid w:val="00E73473"/>
    <w:rsid w:val="00E738F6"/>
    <w:rsid w:val="00E73951"/>
    <w:rsid w:val="00E7533C"/>
    <w:rsid w:val="00E76941"/>
    <w:rsid w:val="00E77A3B"/>
    <w:rsid w:val="00E77E92"/>
    <w:rsid w:val="00E80702"/>
    <w:rsid w:val="00E81257"/>
    <w:rsid w:val="00E81633"/>
    <w:rsid w:val="00E81EFD"/>
    <w:rsid w:val="00E8284F"/>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292C"/>
    <w:rsid w:val="00E93514"/>
    <w:rsid w:val="00E9534E"/>
    <w:rsid w:val="00E9584E"/>
    <w:rsid w:val="00E96017"/>
    <w:rsid w:val="00E9687C"/>
    <w:rsid w:val="00E9768E"/>
    <w:rsid w:val="00E97D25"/>
    <w:rsid w:val="00EA01E0"/>
    <w:rsid w:val="00EA0209"/>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3AEB"/>
    <w:rsid w:val="00EB6217"/>
    <w:rsid w:val="00EC00C0"/>
    <w:rsid w:val="00EC092F"/>
    <w:rsid w:val="00EC0B8E"/>
    <w:rsid w:val="00EC0D60"/>
    <w:rsid w:val="00EC16A3"/>
    <w:rsid w:val="00EC1C8C"/>
    <w:rsid w:val="00EC2190"/>
    <w:rsid w:val="00EC2D2D"/>
    <w:rsid w:val="00EC3160"/>
    <w:rsid w:val="00EC3E57"/>
    <w:rsid w:val="00EC54FD"/>
    <w:rsid w:val="00EC56EF"/>
    <w:rsid w:val="00EC5E19"/>
    <w:rsid w:val="00EC7C1B"/>
    <w:rsid w:val="00EC7DBC"/>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962"/>
    <w:rsid w:val="00EE104B"/>
    <w:rsid w:val="00EE1E88"/>
    <w:rsid w:val="00EE2012"/>
    <w:rsid w:val="00EE34CE"/>
    <w:rsid w:val="00EE4FC0"/>
    <w:rsid w:val="00EE4FC8"/>
    <w:rsid w:val="00EE5B5A"/>
    <w:rsid w:val="00EE5D15"/>
    <w:rsid w:val="00EE6FD4"/>
    <w:rsid w:val="00EE7404"/>
    <w:rsid w:val="00EE7460"/>
    <w:rsid w:val="00EF1794"/>
    <w:rsid w:val="00EF1D28"/>
    <w:rsid w:val="00EF2CDC"/>
    <w:rsid w:val="00EF32CD"/>
    <w:rsid w:val="00EF3575"/>
    <w:rsid w:val="00EF3721"/>
    <w:rsid w:val="00EF3E2C"/>
    <w:rsid w:val="00EF5461"/>
    <w:rsid w:val="00EF5801"/>
    <w:rsid w:val="00EF6213"/>
    <w:rsid w:val="00EF6BE6"/>
    <w:rsid w:val="00EF7896"/>
    <w:rsid w:val="00F023F1"/>
    <w:rsid w:val="00F02720"/>
    <w:rsid w:val="00F037B3"/>
    <w:rsid w:val="00F03902"/>
    <w:rsid w:val="00F056F6"/>
    <w:rsid w:val="00F06E7C"/>
    <w:rsid w:val="00F06EC9"/>
    <w:rsid w:val="00F11BFA"/>
    <w:rsid w:val="00F12B79"/>
    <w:rsid w:val="00F12E24"/>
    <w:rsid w:val="00F131F7"/>
    <w:rsid w:val="00F14737"/>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7239"/>
    <w:rsid w:val="00F2779F"/>
    <w:rsid w:val="00F27856"/>
    <w:rsid w:val="00F30694"/>
    <w:rsid w:val="00F30887"/>
    <w:rsid w:val="00F30E53"/>
    <w:rsid w:val="00F31121"/>
    <w:rsid w:val="00F3124F"/>
    <w:rsid w:val="00F31717"/>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4365"/>
    <w:rsid w:val="00F44846"/>
    <w:rsid w:val="00F45224"/>
    <w:rsid w:val="00F458E3"/>
    <w:rsid w:val="00F46310"/>
    <w:rsid w:val="00F472A4"/>
    <w:rsid w:val="00F473E2"/>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F5"/>
    <w:rsid w:val="00F60386"/>
    <w:rsid w:val="00F63668"/>
    <w:rsid w:val="00F646AF"/>
    <w:rsid w:val="00F64AD4"/>
    <w:rsid w:val="00F65304"/>
    <w:rsid w:val="00F657AC"/>
    <w:rsid w:val="00F65963"/>
    <w:rsid w:val="00F65A61"/>
    <w:rsid w:val="00F65F86"/>
    <w:rsid w:val="00F72F1C"/>
    <w:rsid w:val="00F73280"/>
    <w:rsid w:val="00F751A7"/>
    <w:rsid w:val="00F752D9"/>
    <w:rsid w:val="00F75ADD"/>
    <w:rsid w:val="00F76C66"/>
    <w:rsid w:val="00F76F2C"/>
    <w:rsid w:val="00F772E0"/>
    <w:rsid w:val="00F77B15"/>
    <w:rsid w:val="00F77D7C"/>
    <w:rsid w:val="00F80C42"/>
    <w:rsid w:val="00F8156B"/>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CCB"/>
    <w:rsid w:val="00F93E33"/>
    <w:rsid w:val="00F94DAC"/>
    <w:rsid w:val="00F95480"/>
    <w:rsid w:val="00F9568D"/>
    <w:rsid w:val="00F95819"/>
    <w:rsid w:val="00F95B01"/>
    <w:rsid w:val="00F975D2"/>
    <w:rsid w:val="00FA0E6A"/>
    <w:rsid w:val="00FA2CA9"/>
    <w:rsid w:val="00FA3192"/>
    <w:rsid w:val="00FA3CF7"/>
    <w:rsid w:val="00FA4053"/>
    <w:rsid w:val="00FA4FBC"/>
    <w:rsid w:val="00FA5FEF"/>
    <w:rsid w:val="00FA6134"/>
    <w:rsid w:val="00FA6608"/>
    <w:rsid w:val="00FA6FA6"/>
    <w:rsid w:val="00FA7BFB"/>
    <w:rsid w:val="00FA7EE4"/>
    <w:rsid w:val="00FB0A63"/>
    <w:rsid w:val="00FB1591"/>
    <w:rsid w:val="00FB2742"/>
    <w:rsid w:val="00FB3586"/>
    <w:rsid w:val="00FB3955"/>
    <w:rsid w:val="00FB3FB1"/>
    <w:rsid w:val="00FB42C3"/>
    <w:rsid w:val="00FB4F9A"/>
    <w:rsid w:val="00FB52DA"/>
    <w:rsid w:val="00FB59AD"/>
    <w:rsid w:val="00FB6CA8"/>
    <w:rsid w:val="00FB6D37"/>
    <w:rsid w:val="00FB7565"/>
    <w:rsid w:val="00FC0AD2"/>
    <w:rsid w:val="00FC1989"/>
    <w:rsid w:val="00FC1A87"/>
    <w:rsid w:val="00FC1AA2"/>
    <w:rsid w:val="00FC34F2"/>
    <w:rsid w:val="00FC3822"/>
    <w:rsid w:val="00FC43AE"/>
    <w:rsid w:val="00FC4ABA"/>
    <w:rsid w:val="00FC5E74"/>
    <w:rsid w:val="00FC6208"/>
    <w:rsid w:val="00FC666A"/>
    <w:rsid w:val="00FD0AA7"/>
    <w:rsid w:val="00FD0E54"/>
    <w:rsid w:val="00FD2767"/>
    <w:rsid w:val="00FD2BD5"/>
    <w:rsid w:val="00FD3854"/>
    <w:rsid w:val="00FD38EB"/>
    <w:rsid w:val="00FD4CC3"/>
    <w:rsid w:val="00FD502C"/>
    <w:rsid w:val="00FD6261"/>
    <w:rsid w:val="00FD629A"/>
    <w:rsid w:val="00FD686A"/>
    <w:rsid w:val="00FD6E80"/>
    <w:rsid w:val="00FD7C3F"/>
    <w:rsid w:val="00FD7FA0"/>
    <w:rsid w:val="00FE2A97"/>
    <w:rsid w:val="00FE31C2"/>
    <w:rsid w:val="00FE3842"/>
    <w:rsid w:val="00FE54FD"/>
    <w:rsid w:val="00FE70C2"/>
    <w:rsid w:val="00FE7456"/>
    <w:rsid w:val="00FE79BD"/>
    <w:rsid w:val="00FF1F66"/>
    <w:rsid w:val="00FF228D"/>
    <w:rsid w:val="00FF305F"/>
    <w:rsid w:val="00FF356A"/>
    <w:rsid w:val="00FF3B58"/>
    <w:rsid w:val="00FF429B"/>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8/08/relationships/commentsExtensible" Target="commentsExtensible.xml"/><Relationship Id="rId38" Type="http://schemas.microsoft.com/office/2011/relationships/people" Target="people.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microsoft.com/office/2016/09/relationships/commentsIds" Target="commentsIds.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1.png"/><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comments" Target="comments.xm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5</TotalTime>
  <Pages>57</Pages>
  <Words>45336</Words>
  <Characters>253885</Characters>
  <Application>Microsoft Office Word</Application>
  <DocSecurity>0</DocSecurity>
  <Lines>5641</Lines>
  <Paragraphs>207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971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3125</cp:revision>
  <cp:lastPrinted>2013-04-26T13:20:00Z</cp:lastPrinted>
  <dcterms:created xsi:type="dcterms:W3CDTF">2023-04-12T08:52:00Z</dcterms:created>
  <dcterms:modified xsi:type="dcterms:W3CDTF">2023-05-12T14: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vuV0PfXp"/&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